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B83ABCB" w14:textId="0F5BC158" w:rsidR="00593C57" w:rsidRPr="00726E8B" w:rsidRDefault="00150BA9" w:rsidP="000B0C27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bookmarkStart w:id="0" w:name="_Toc102099816"/>
      <w:r w:rsidRPr="001544FF">
        <w:rPr>
          <w:rFonts w:ascii="Times New Roman" w:hAnsi="Times New Roman" w:cs="Times New Roman"/>
          <w:b/>
          <w:bCs/>
          <w:color w:val="auto"/>
          <w:sz w:val="24"/>
          <w:szCs w:val="24"/>
          <w:lang w:val="en-ID"/>
        </w:rPr>
        <w:t>DAFTAR PUSTAKA</w:t>
      </w:r>
      <w:bookmarkEnd w:id="0"/>
    </w:p>
    <w:p w14:paraId="1A78327C" w14:textId="3487692E" w:rsidR="00A804BB" w:rsidRDefault="00A804BB" w:rsidP="0031377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>Buku</w:t>
      </w:r>
    </w:p>
    <w:p w14:paraId="78C577A5" w14:textId="18215CB5" w:rsidR="00E06B55" w:rsidRPr="00E06B55" w:rsidRDefault="003B482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6E8B">
        <w:rPr>
          <w:rFonts w:ascii="Times New Roman" w:hAnsi="Times New Roman" w:cs="Times New Roman"/>
          <w:b/>
          <w:bCs/>
          <w:sz w:val="24"/>
          <w:szCs w:val="24"/>
          <w:lang w:val="en-ID"/>
        </w:rPr>
        <w:fldChar w:fldCharType="begin" w:fldLock="1"/>
      </w:r>
      <w:r w:rsidRPr="00726E8B">
        <w:rPr>
          <w:rFonts w:ascii="Times New Roman" w:hAnsi="Times New Roman" w:cs="Times New Roman"/>
          <w:b/>
          <w:bCs/>
          <w:sz w:val="24"/>
          <w:szCs w:val="24"/>
          <w:lang w:val="en-ID"/>
        </w:rPr>
        <w:instrText xml:space="preserve">ADDIN Mendeley Bibliography CSL_BIBLIOGRAPHY </w:instrText>
      </w:r>
      <w:r w:rsidRPr="00726E8B">
        <w:rPr>
          <w:rFonts w:ascii="Times New Roman" w:hAnsi="Times New Roman" w:cs="Times New Roman"/>
          <w:b/>
          <w:bCs/>
          <w:sz w:val="24"/>
          <w:szCs w:val="24"/>
          <w:lang w:val="en-ID"/>
        </w:rPr>
        <w:fldChar w:fldCharType="separate"/>
      </w:r>
      <w:r w:rsidR="00E06B55" w:rsidRPr="00E06B55">
        <w:rPr>
          <w:rFonts w:ascii="Times New Roman" w:hAnsi="Times New Roman" w:cs="Times New Roman"/>
          <w:noProof/>
          <w:sz w:val="24"/>
          <w:szCs w:val="24"/>
        </w:rPr>
        <w:t xml:space="preserve">Alma, B. (2012). </w:t>
      </w:r>
      <w:r w:rsidR="00E06B55"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Pengantar Bisnis</w:t>
      </w:r>
      <w:r w:rsidR="00E06B55" w:rsidRPr="00E06B55">
        <w:rPr>
          <w:rFonts w:ascii="Times New Roman" w:hAnsi="Times New Roman" w:cs="Times New Roman"/>
          <w:noProof/>
          <w:sz w:val="24"/>
          <w:szCs w:val="24"/>
        </w:rPr>
        <w:t xml:space="preserve"> (Edisi Revi). Alfabeta.</w:t>
      </w:r>
    </w:p>
    <w:p w14:paraId="4A8BE7BB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Arifin, E., &amp; Fachrodji, A. (2015). Pengaruh Persepsi Kualitas Produk, Citra Merek Dan Promosi Terhadap Minat Beli Konsumen Ban Achilles Di Jakarta Selatan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Jurnal MIX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E06B55">
        <w:rPr>
          <w:rFonts w:ascii="Times New Roman" w:hAnsi="Times New Roman" w:cs="Times New Roman"/>
          <w:noProof/>
          <w:sz w:val="24"/>
          <w:szCs w:val="24"/>
        </w:rPr>
        <w:t>(1), 124–143.</w:t>
      </w:r>
    </w:p>
    <w:p w14:paraId="7445D542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Fakhri, R. (2020). Pengaruh Promosi Penjualan Terhadap Keputusan Pembelian Mebel Pada CV. Lautan Rezeki Pekanbaru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Eko Dan Bisnis: Riau Economic and Business Review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E06B55">
        <w:rPr>
          <w:rFonts w:ascii="Times New Roman" w:hAnsi="Times New Roman" w:cs="Times New Roman"/>
          <w:noProof/>
          <w:sz w:val="24"/>
          <w:szCs w:val="24"/>
        </w:rPr>
        <w:t>(3), 255–261. https://doi.org/10.36975/jeb.v11i3.283</w:t>
      </w:r>
    </w:p>
    <w:p w14:paraId="36134D7F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Kertajaya, H. (2006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Marketing Plus 2000/SC Siasat Memenangkan Persaingan Global</w:t>
      </w:r>
      <w:r w:rsidRPr="00E06B55">
        <w:rPr>
          <w:rFonts w:ascii="Times New Roman" w:hAnsi="Times New Roman" w:cs="Times New Roman"/>
          <w:noProof/>
          <w:sz w:val="24"/>
          <w:szCs w:val="24"/>
        </w:rPr>
        <w:t>. Gramedia Pustaka Utama.</w:t>
      </w:r>
    </w:p>
    <w:p w14:paraId="1D90D92E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Kleden, I. (2017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Paradigma Ilmu Pengetahuan dan Penelitian Ilmu-ilmu Sosial dan Humaniora di Indonesia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 (I. Kleden &amp; T. Abdullah (eds.); p. 1). LIPI Press.</w:t>
      </w:r>
    </w:p>
    <w:p w14:paraId="58E87D98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Kotler, P., &amp; Armstrong, G. (2008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 (12th ed.). Penerbit Erlangga.</w:t>
      </w:r>
    </w:p>
    <w:p w14:paraId="6A271FC9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16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A Framework For Marketing Management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 (Sixth Edit). Pearson.</w:t>
      </w:r>
    </w:p>
    <w:p w14:paraId="79FB4D9D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Magdalena, F., Lestari, M. T., &amp; Nurfebiaraning, S. (2016). Pengaruh Promosi Traveloka @Traveloka Melalui Twitter Terhadap Keputusan Pembelian (Survei Terhadap Followers Akun Twitter @Traveloka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Sosioteknologi 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E06B55">
        <w:rPr>
          <w:rFonts w:ascii="Times New Roman" w:hAnsi="Times New Roman" w:cs="Times New Roman"/>
          <w:noProof/>
          <w:sz w:val="24"/>
          <w:szCs w:val="24"/>
        </w:rPr>
        <w:t>(3), 371–377.</w:t>
      </w:r>
    </w:p>
    <w:p w14:paraId="38DD79F2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Rudy. (2008). Perancangan E-Marketing Bagi Perusahaan Jasa Konsultasi Arsitektur: Studi Kasus Pt Naw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Jurnal Piranti Warta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E06B55">
        <w:rPr>
          <w:rFonts w:ascii="Times New Roman" w:hAnsi="Times New Roman" w:cs="Times New Roman"/>
          <w:noProof/>
          <w:sz w:val="24"/>
          <w:szCs w:val="24"/>
        </w:rPr>
        <w:t>(1), 55–68. https://adoc.tips/download/perancangan-e-marketing-bagi-perusahaan-jasa-konsultasi-arsi.html</w:t>
      </w:r>
    </w:p>
    <w:p w14:paraId="239C00C6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Sugiyono. (2015a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 w:rsidRPr="00E06B55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32D666D3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Sugiyono. (2015b)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E06B55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66337DA6" w14:textId="77777777" w:rsidR="00E06B55" w:rsidRPr="00E06B55" w:rsidRDefault="00E06B55" w:rsidP="00E06B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Yosep, L. (2013). Pengaruh Harga Dan Promosi Terhadap Keputusan Konsumen Dalam Pembelian Cat Merek Mowilek Di Jakarta.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Jurnal MIX</w:t>
      </w:r>
      <w:r w:rsidRPr="00E06B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06B5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E06B55">
        <w:rPr>
          <w:rFonts w:ascii="Times New Roman" w:hAnsi="Times New Roman" w:cs="Times New Roman"/>
          <w:noProof/>
          <w:sz w:val="24"/>
          <w:szCs w:val="24"/>
        </w:rPr>
        <w:t>(3), 373–383. http://dx.doi.org/10.1016/j.biochi.2015.03.025%0Ahttp://dx.doi.org/10.1038/nature10402%0Ahttp://dx.doi.org/10.1038/nature21059%0Ahttp://journal.stainkudus.ac.id/index.php/equilibrium/article/view/1268/1127%0Ahttp://dx.doi.org/10.1038/nrmicro2577%0Ahttp://</w:t>
      </w:r>
    </w:p>
    <w:p w14:paraId="3BEA2664" w14:textId="3A0E884A" w:rsidR="00EC2E37" w:rsidRPr="00EC2E37" w:rsidRDefault="003B4825" w:rsidP="00EC2E3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  <w:sectPr w:rsidR="00EC2E37" w:rsidRPr="00EC2E37" w:rsidSect="000B0C27">
          <w:headerReference w:type="default" r:id="rId8"/>
          <w:footerReference w:type="default" r:id="rId9"/>
          <w:footerReference w:type="first" r:id="rId10"/>
          <w:type w:val="continuous"/>
          <w:pgSz w:w="11906" w:h="16838" w:code="9"/>
          <w:pgMar w:top="1701" w:right="1701" w:bottom="1701" w:left="2268" w:header="850" w:footer="709" w:gutter="0"/>
          <w:pgNumType w:start="94"/>
          <w:cols w:space="708"/>
          <w:titlePg/>
          <w:docGrid w:linePitch="360"/>
        </w:sectPr>
      </w:pPr>
      <w:r w:rsidRPr="00726E8B">
        <w:rPr>
          <w:rFonts w:ascii="Times New Roman" w:hAnsi="Times New Roman" w:cs="Times New Roman"/>
          <w:b/>
          <w:bCs/>
          <w:sz w:val="24"/>
          <w:szCs w:val="24"/>
          <w:lang w:val="en-ID"/>
        </w:rPr>
        <w:fldChar w:fldCharType="end"/>
      </w:r>
      <w:bookmarkStart w:id="1" w:name="_GoBack"/>
      <w:bookmarkEnd w:id="1"/>
    </w:p>
    <w:p w14:paraId="072297CC" w14:textId="0B5C1D3A" w:rsidR="00A804BB" w:rsidRDefault="00A804BB" w:rsidP="00EC2E3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</w:pPr>
      <w:r w:rsidRPr="00A804BB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lastRenderedPageBreak/>
        <w:t>Jurnal</w:t>
      </w:r>
    </w:p>
    <w:p w14:paraId="67DA01ED" w14:textId="662F1FE5" w:rsidR="00A804BB" w:rsidRDefault="00A804BB" w:rsidP="00FF5748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Arifin, E., &amp; Fachrodji, A. (2015). Pengaruh Persepsi Kualitas Produk, Citra Merek Dan Promosi Terhadap Minat Beli Konsumen Ban Achilles Di Jakarta Selatan.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Jurnal MIX</w:t>
      </w: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602AC6">
        <w:rPr>
          <w:rFonts w:ascii="Times New Roman" w:hAnsi="Times New Roman" w:cs="Times New Roman"/>
          <w:noProof/>
          <w:sz w:val="24"/>
          <w:szCs w:val="24"/>
        </w:rPr>
        <w:t>(1), 124–143.</w:t>
      </w:r>
    </w:p>
    <w:p w14:paraId="38E78230" w14:textId="2E8CA991" w:rsidR="00A804BB" w:rsidRPr="00A804BB" w:rsidRDefault="00A804BB" w:rsidP="00FF5748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4BB">
        <w:rPr>
          <w:rFonts w:ascii="Times New Roman" w:hAnsi="Times New Roman" w:cs="Times New Roman"/>
          <w:noProof/>
          <w:sz w:val="24"/>
          <w:szCs w:val="24"/>
        </w:rPr>
        <w:t xml:space="preserve">Fakhri, R. (2020). Pengaruh Promosi Penjualan Terhadap Keputusan Pembelian Mebel Pada CV. Lautan Rezeki Pekanbaru. </w:t>
      </w:r>
      <w:r w:rsidRPr="00A804BB">
        <w:rPr>
          <w:rFonts w:ascii="Times New Roman" w:hAnsi="Times New Roman" w:cs="Times New Roman"/>
          <w:i/>
          <w:iCs/>
          <w:noProof/>
          <w:sz w:val="24"/>
          <w:szCs w:val="24"/>
        </w:rPr>
        <w:t>Eko Dan Bisnis: Riau Economic and Business Review</w:t>
      </w:r>
      <w:r w:rsidRPr="00A804B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4BB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A804BB">
        <w:rPr>
          <w:rFonts w:ascii="Times New Roman" w:hAnsi="Times New Roman" w:cs="Times New Roman"/>
          <w:noProof/>
          <w:sz w:val="24"/>
          <w:szCs w:val="24"/>
        </w:rPr>
        <w:t>(3), 255–261. https://doi.org/10.36975/jeb.v11i3.283</w:t>
      </w:r>
    </w:p>
    <w:p w14:paraId="675C12FC" w14:textId="77777777" w:rsidR="00A804BB" w:rsidRPr="00602AC6" w:rsidRDefault="00A804BB" w:rsidP="00FF5748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Magdalena, F., Lestari, M. T., &amp; Nurfebiaraning, S. (2016). Pengaruh Promosi Traveloka @Traveloka Melalui Twitter Terhadap Keputusan Pembelian (Survei Terhadap Followers Akun Twitter @Traveloka).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Sosioteknologi </w:t>
      </w: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602AC6">
        <w:rPr>
          <w:rFonts w:ascii="Times New Roman" w:hAnsi="Times New Roman" w:cs="Times New Roman"/>
          <w:noProof/>
          <w:sz w:val="24"/>
          <w:szCs w:val="24"/>
        </w:rPr>
        <w:t>(3), 371–377.</w:t>
      </w:r>
    </w:p>
    <w:p w14:paraId="784E5075" w14:textId="77777777" w:rsidR="00A804BB" w:rsidRPr="00602AC6" w:rsidRDefault="00A804BB" w:rsidP="00FF5748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Rudy. (2008). Perancangan E-Marketing Bagi Perusahaan Jasa Konsultasi Arsitektur: Studi Kasus Pt Naw.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Jurnal Piranti Warta</w:t>
      </w: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602AC6">
        <w:rPr>
          <w:rFonts w:ascii="Times New Roman" w:hAnsi="Times New Roman" w:cs="Times New Roman"/>
          <w:noProof/>
          <w:sz w:val="24"/>
          <w:szCs w:val="24"/>
        </w:rPr>
        <w:t>(1), 55–68. https://adoc.tips/download/perancangan-e-marketing-bagi-perusahaan-jasa-konsultasi-arsi.html</w:t>
      </w:r>
    </w:p>
    <w:p w14:paraId="1DB83B84" w14:textId="77777777" w:rsidR="009D635B" w:rsidRDefault="00A804BB" w:rsidP="00EC2E37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  <w:sectPr w:rsidR="009D635B" w:rsidSect="009D635B">
          <w:headerReference w:type="default" r:id="rId11"/>
          <w:footerReference w:type="default" r:id="rId12"/>
          <w:headerReference w:type="first" r:id="rId13"/>
          <w:footerReference w:type="first" r:id="rId14"/>
          <w:type w:val="continuous"/>
          <w:pgSz w:w="11906" w:h="16838" w:code="9"/>
          <w:pgMar w:top="1701" w:right="1701" w:bottom="1701" w:left="2268" w:header="851" w:footer="709" w:gutter="0"/>
          <w:cols w:space="708"/>
          <w:titlePg/>
          <w:docGrid w:linePitch="360"/>
        </w:sectPr>
      </w:pP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Yosep, L. (2013). Pengaruh Harga Dan Promosi Terhadap Keputusan Konsumen Dalam Pembelian Cat Merek Mowilek Di Jakarta.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Jurnal MIX</w:t>
      </w:r>
      <w:r w:rsidRPr="00602AC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02AC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02AC6">
        <w:rPr>
          <w:rFonts w:ascii="Times New Roman" w:hAnsi="Times New Roman" w:cs="Times New Roman"/>
          <w:noProof/>
          <w:sz w:val="24"/>
          <w:szCs w:val="24"/>
        </w:rPr>
        <w:t>(3), 373–383.</w:t>
      </w:r>
    </w:p>
    <w:p w14:paraId="6D84A4C6" w14:textId="77777777" w:rsidR="00EC2E37" w:rsidRDefault="00EC2E37" w:rsidP="00EC2E37">
      <w:pPr>
        <w:rPr>
          <w:lang w:val="en-ID"/>
        </w:rPr>
      </w:pPr>
    </w:p>
    <w:sectPr w:rsidR="00EC2E37" w:rsidSect="00EB67C9">
      <w:headerReference w:type="even" r:id="rId15"/>
      <w:headerReference w:type="default" r:id="rId16"/>
      <w:footerReference w:type="default" r:id="rId17"/>
      <w:type w:val="continuous"/>
      <w:pgSz w:w="11906" w:h="16838" w:code="9"/>
      <w:pgMar w:top="1701" w:right="1701" w:bottom="1701" w:left="2268" w:header="851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F2A8C9A" w14:textId="77777777" w:rsidR="00E8648D" w:rsidRDefault="00E8648D" w:rsidP="00FA1094">
      <w:pPr>
        <w:spacing w:after="0" w:line="240" w:lineRule="auto"/>
      </w:pPr>
      <w:r>
        <w:separator/>
      </w:r>
    </w:p>
  </w:endnote>
  <w:endnote w:type="continuationSeparator" w:id="0">
    <w:p w14:paraId="537D266E" w14:textId="77777777" w:rsidR="00E8648D" w:rsidRDefault="00E8648D" w:rsidP="00FA10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7018269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02BBE8DD" w14:textId="36440B3E" w:rsidR="00D23233" w:rsidRPr="00EB67C9" w:rsidRDefault="00D23233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EB67C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B67C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B67C9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B0C27">
          <w:rPr>
            <w:rFonts w:ascii="Times New Roman" w:hAnsi="Times New Roman" w:cs="Times New Roman"/>
            <w:noProof/>
            <w:sz w:val="24"/>
            <w:szCs w:val="24"/>
          </w:rPr>
          <w:t>94</w:t>
        </w:r>
        <w:r w:rsidRPr="00EB67C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AD7EA4B" w14:textId="77777777" w:rsidR="00D23233" w:rsidRDefault="00D2323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617922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67B724C" w14:textId="04447620" w:rsidR="000B0C27" w:rsidRDefault="000B0C2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4</w:t>
        </w:r>
        <w:r>
          <w:rPr>
            <w:noProof/>
          </w:rPr>
          <w:fldChar w:fldCharType="end"/>
        </w:r>
      </w:p>
    </w:sdtContent>
  </w:sdt>
  <w:p w14:paraId="0F709831" w14:textId="77777777" w:rsidR="000B0C27" w:rsidRDefault="000B0C2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059925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303710" w14:textId="6F2D67A3" w:rsidR="00D23233" w:rsidRDefault="00E8648D">
        <w:pPr>
          <w:pStyle w:val="Footer"/>
          <w:jc w:val="center"/>
        </w:pPr>
      </w:p>
    </w:sdtContent>
  </w:sdt>
  <w:p w14:paraId="16BD1723" w14:textId="77777777" w:rsidR="00D23233" w:rsidRDefault="00D23233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295A470" w14:textId="3AA5DD1E" w:rsidR="00D23233" w:rsidRDefault="00D23233">
    <w:pPr>
      <w:pStyle w:val="Footer"/>
      <w:jc w:val="center"/>
    </w:pPr>
  </w:p>
  <w:p w14:paraId="073DEA6E" w14:textId="2F6D63AD" w:rsidR="00D23233" w:rsidRPr="0011306C" w:rsidRDefault="00D23233" w:rsidP="0011306C">
    <w:pPr>
      <w:pStyle w:val="Footer"/>
      <w:jc w:val="center"/>
      <w:rPr>
        <w:rFonts w:ascii="Times New Roman" w:hAnsi="Times New Roman" w:cs="Times New Roman"/>
        <w:sz w:val="24"/>
        <w:szCs w:val="24"/>
        <w:lang w:val="en-US"/>
      </w:rPr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92A23B7" w14:textId="59963DF1" w:rsidR="00D23233" w:rsidRDefault="00D23233">
    <w:pPr>
      <w:pStyle w:val="Footer"/>
      <w:jc w:val="center"/>
    </w:pPr>
  </w:p>
  <w:p w14:paraId="05E84C94" w14:textId="77777777" w:rsidR="00D23233" w:rsidRPr="00D80BD1" w:rsidRDefault="00D23233" w:rsidP="00D80BD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D6666C3" w14:textId="77777777" w:rsidR="00E8648D" w:rsidRDefault="00E8648D" w:rsidP="00FA1094">
      <w:pPr>
        <w:spacing w:after="0" w:line="240" w:lineRule="auto"/>
      </w:pPr>
      <w:r>
        <w:separator/>
      </w:r>
    </w:p>
  </w:footnote>
  <w:footnote w:type="continuationSeparator" w:id="0">
    <w:p w14:paraId="32733201" w14:textId="77777777" w:rsidR="00E8648D" w:rsidRDefault="00E8648D" w:rsidP="00FA109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4FD291" w14:textId="0784A2D7" w:rsidR="00D23233" w:rsidRPr="00FA1094" w:rsidRDefault="00D23233" w:rsidP="00FA1094">
    <w:pPr>
      <w:pStyle w:val="Header"/>
      <w:jc w:val="right"/>
      <w:rPr>
        <w:lang w:val="en-US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54853393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2FE2D866" w14:textId="7CCA07FB" w:rsidR="00D23233" w:rsidRPr="00EB67C9" w:rsidRDefault="00D2323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EB67C9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B67C9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B67C9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79</w:t>
        </w:r>
        <w:r w:rsidRPr="00EB67C9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BB1C1B6" w14:textId="77777777" w:rsidR="00D23233" w:rsidRPr="00FA1094" w:rsidRDefault="00D23233" w:rsidP="00FA1094">
    <w:pPr>
      <w:pStyle w:val="Header"/>
      <w:jc w:val="right"/>
      <w:rPr>
        <w:lang w:val="en-US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526823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7E49388" w14:textId="1165650A" w:rsidR="00A34508" w:rsidRDefault="00A3450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B0C27">
          <w:rPr>
            <w:noProof/>
          </w:rPr>
          <w:t>95</w:t>
        </w:r>
        <w:r>
          <w:rPr>
            <w:noProof/>
          </w:rPr>
          <w:fldChar w:fldCharType="end"/>
        </w:r>
      </w:p>
    </w:sdtContent>
  </w:sdt>
  <w:p w14:paraId="5BBAC6BB" w14:textId="77777777" w:rsidR="00D23233" w:rsidRPr="0085153A" w:rsidRDefault="00D23233" w:rsidP="0085153A">
    <w:pPr>
      <w:pStyle w:val="Header"/>
      <w:jc w:val="right"/>
      <w:rPr>
        <w:lang w:val="en-US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1830611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38C95B4" w14:textId="11E4FA4D" w:rsidR="00D23233" w:rsidRPr="001D0D5A" w:rsidRDefault="00D2323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1D0D5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D0D5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D0D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1D0D5A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1D0D5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B322E79" w14:textId="1E545ED6" w:rsidR="00D23233" w:rsidRPr="001D0D5A" w:rsidRDefault="00D23233" w:rsidP="00205C0A">
    <w:pPr>
      <w:pStyle w:val="Header"/>
      <w:jc w:val="right"/>
      <w:rPr>
        <w:rFonts w:ascii="Times New Roman" w:hAnsi="Times New Roman" w:cs="Times New Roman"/>
        <w:sz w:val="24"/>
        <w:szCs w:val="24"/>
        <w:lang w:val="en-US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36846778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0C7DB38B" w14:textId="73EFA65E" w:rsidR="00D23233" w:rsidRPr="001D0D5A" w:rsidRDefault="00D2323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1D0D5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D0D5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D0D5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E01111">
          <w:rPr>
            <w:rFonts w:ascii="Times New Roman" w:hAnsi="Times New Roman" w:cs="Times New Roman"/>
            <w:noProof/>
            <w:sz w:val="24"/>
            <w:szCs w:val="24"/>
          </w:rPr>
          <w:t>101</w:t>
        </w:r>
        <w:r w:rsidRPr="001D0D5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2E7232C" w14:textId="1493FDD6" w:rsidR="00D23233" w:rsidRPr="001D0D5A" w:rsidRDefault="00D23233" w:rsidP="00FA1094">
    <w:pPr>
      <w:pStyle w:val="Header"/>
      <w:jc w:val="right"/>
      <w:rPr>
        <w:rFonts w:ascii="Times New Roman" w:hAnsi="Times New Roman" w:cs="Times New Roman"/>
        <w:sz w:val="24"/>
        <w:szCs w:val="24"/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2E06D7"/>
    <w:multiLevelType w:val="multilevel"/>
    <w:tmpl w:val="5046FB92"/>
    <w:lvl w:ilvl="0">
      <w:start w:val="1"/>
      <w:numFmt w:val="upperLetter"/>
      <w:lvlText w:val="%1."/>
      <w:lvlJc w:val="left"/>
      <w:pPr>
        <w:ind w:left="4239" w:hanging="360"/>
      </w:pPr>
    </w:lvl>
    <w:lvl w:ilvl="1">
      <w:start w:val="1"/>
      <w:numFmt w:val="lowerLetter"/>
      <w:lvlText w:val="%2."/>
      <w:lvlJc w:val="left"/>
      <w:pPr>
        <w:ind w:left="4959" w:hanging="360"/>
      </w:pPr>
    </w:lvl>
    <w:lvl w:ilvl="2">
      <w:start w:val="1"/>
      <w:numFmt w:val="lowerRoman"/>
      <w:lvlText w:val="%3."/>
      <w:lvlJc w:val="right"/>
      <w:pPr>
        <w:ind w:left="5679" w:hanging="180"/>
      </w:pPr>
    </w:lvl>
    <w:lvl w:ilvl="3">
      <w:start w:val="1"/>
      <w:numFmt w:val="decimal"/>
      <w:lvlText w:val="%4."/>
      <w:lvlJc w:val="left"/>
      <w:pPr>
        <w:ind w:left="6399" w:hanging="360"/>
      </w:pPr>
    </w:lvl>
    <w:lvl w:ilvl="4">
      <w:start w:val="1"/>
      <w:numFmt w:val="lowerLetter"/>
      <w:lvlText w:val="%5."/>
      <w:lvlJc w:val="left"/>
      <w:pPr>
        <w:ind w:left="7119" w:hanging="360"/>
      </w:pPr>
    </w:lvl>
    <w:lvl w:ilvl="5">
      <w:start w:val="1"/>
      <w:numFmt w:val="lowerRoman"/>
      <w:lvlText w:val="%6."/>
      <w:lvlJc w:val="right"/>
      <w:pPr>
        <w:ind w:left="7839" w:hanging="180"/>
      </w:pPr>
    </w:lvl>
    <w:lvl w:ilvl="6">
      <w:start w:val="1"/>
      <w:numFmt w:val="decimal"/>
      <w:lvlText w:val="%7."/>
      <w:lvlJc w:val="left"/>
      <w:pPr>
        <w:ind w:left="8559" w:hanging="360"/>
      </w:pPr>
    </w:lvl>
    <w:lvl w:ilvl="7">
      <w:start w:val="1"/>
      <w:numFmt w:val="lowerLetter"/>
      <w:lvlText w:val="%8."/>
      <w:lvlJc w:val="left"/>
      <w:pPr>
        <w:ind w:left="9279" w:hanging="360"/>
      </w:pPr>
    </w:lvl>
    <w:lvl w:ilvl="8">
      <w:start w:val="1"/>
      <w:numFmt w:val="lowerRoman"/>
      <w:lvlText w:val="%9."/>
      <w:lvlJc w:val="right"/>
      <w:pPr>
        <w:ind w:left="9999" w:hanging="180"/>
      </w:pPr>
    </w:lvl>
  </w:abstractNum>
  <w:abstractNum w:abstractNumId="1">
    <w:nsid w:val="02A10553"/>
    <w:multiLevelType w:val="hybridMultilevel"/>
    <w:tmpl w:val="37ECD41A"/>
    <w:lvl w:ilvl="0" w:tplc="7D7453C6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DB22AF4"/>
    <w:multiLevelType w:val="hybridMultilevel"/>
    <w:tmpl w:val="358C90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F415558"/>
    <w:multiLevelType w:val="hybridMultilevel"/>
    <w:tmpl w:val="ACCEEC3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2144B0"/>
    <w:multiLevelType w:val="hybridMultilevel"/>
    <w:tmpl w:val="A82629E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11E70B8B"/>
    <w:multiLevelType w:val="hybridMultilevel"/>
    <w:tmpl w:val="10526A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43568FB"/>
    <w:multiLevelType w:val="hybridMultilevel"/>
    <w:tmpl w:val="5D944C0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44F4C0D"/>
    <w:multiLevelType w:val="hybridMultilevel"/>
    <w:tmpl w:val="295AA6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452492F"/>
    <w:multiLevelType w:val="hybridMultilevel"/>
    <w:tmpl w:val="C2583B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5784E12"/>
    <w:multiLevelType w:val="hybridMultilevel"/>
    <w:tmpl w:val="F372F432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16EC21E8"/>
    <w:multiLevelType w:val="hybridMultilevel"/>
    <w:tmpl w:val="F996903A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1">
    <w:nsid w:val="19550937"/>
    <w:multiLevelType w:val="hybridMultilevel"/>
    <w:tmpl w:val="A32E9CA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A1015D0"/>
    <w:multiLevelType w:val="hybridMultilevel"/>
    <w:tmpl w:val="F258D3D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C412A5B"/>
    <w:multiLevelType w:val="hybridMultilevel"/>
    <w:tmpl w:val="1F8A5970"/>
    <w:lvl w:ilvl="0" w:tplc="04090001">
      <w:start w:val="1"/>
      <w:numFmt w:val="bullet"/>
      <w:lvlText w:val=""/>
      <w:lvlJc w:val="left"/>
      <w:pPr>
        <w:ind w:left="15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4" w:hanging="360"/>
      </w:pPr>
      <w:rPr>
        <w:rFonts w:ascii="Wingdings" w:hAnsi="Wingdings" w:hint="default"/>
      </w:rPr>
    </w:lvl>
  </w:abstractNum>
  <w:abstractNum w:abstractNumId="14">
    <w:nsid w:val="1EA85884"/>
    <w:multiLevelType w:val="hybridMultilevel"/>
    <w:tmpl w:val="EE8628AE"/>
    <w:lvl w:ilvl="0" w:tplc="04090019">
      <w:start w:val="1"/>
      <w:numFmt w:val="lowerLetter"/>
      <w:lvlText w:val="%1."/>
      <w:lvlJc w:val="left"/>
      <w:pPr>
        <w:ind w:left="1400" w:hanging="360"/>
      </w:pPr>
    </w:lvl>
    <w:lvl w:ilvl="1" w:tplc="04090019" w:tentative="1">
      <w:start w:val="1"/>
      <w:numFmt w:val="lowerLetter"/>
      <w:lvlText w:val="%2."/>
      <w:lvlJc w:val="left"/>
      <w:pPr>
        <w:ind w:left="2120" w:hanging="360"/>
      </w:pPr>
    </w:lvl>
    <w:lvl w:ilvl="2" w:tplc="0409001B" w:tentative="1">
      <w:start w:val="1"/>
      <w:numFmt w:val="lowerRoman"/>
      <w:lvlText w:val="%3."/>
      <w:lvlJc w:val="right"/>
      <w:pPr>
        <w:ind w:left="2840" w:hanging="180"/>
      </w:pPr>
    </w:lvl>
    <w:lvl w:ilvl="3" w:tplc="0409000F" w:tentative="1">
      <w:start w:val="1"/>
      <w:numFmt w:val="decimal"/>
      <w:lvlText w:val="%4."/>
      <w:lvlJc w:val="left"/>
      <w:pPr>
        <w:ind w:left="3560" w:hanging="360"/>
      </w:pPr>
    </w:lvl>
    <w:lvl w:ilvl="4" w:tplc="04090019" w:tentative="1">
      <w:start w:val="1"/>
      <w:numFmt w:val="lowerLetter"/>
      <w:lvlText w:val="%5."/>
      <w:lvlJc w:val="left"/>
      <w:pPr>
        <w:ind w:left="4280" w:hanging="360"/>
      </w:pPr>
    </w:lvl>
    <w:lvl w:ilvl="5" w:tplc="0409001B" w:tentative="1">
      <w:start w:val="1"/>
      <w:numFmt w:val="lowerRoman"/>
      <w:lvlText w:val="%6."/>
      <w:lvlJc w:val="right"/>
      <w:pPr>
        <w:ind w:left="5000" w:hanging="180"/>
      </w:pPr>
    </w:lvl>
    <w:lvl w:ilvl="6" w:tplc="0409000F" w:tentative="1">
      <w:start w:val="1"/>
      <w:numFmt w:val="decimal"/>
      <w:lvlText w:val="%7."/>
      <w:lvlJc w:val="left"/>
      <w:pPr>
        <w:ind w:left="5720" w:hanging="360"/>
      </w:pPr>
    </w:lvl>
    <w:lvl w:ilvl="7" w:tplc="04090019" w:tentative="1">
      <w:start w:val="1"/>
      <w:numFmt w:val="lowerLetter"/>
      <w:lvlText w:val="%8."/>
      <w:lvlJc w:val="left"/>
      <w:pPr>
        <w:ind w:left="6440" w:hanging="360"/>
      </w:pPr>
    </w:lvl>
    <w:lvl w:ilvl="8" w:tplc="0409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15">
    <w:nsid w:val="204C2CC0"/>
    <w:multiLevelType w:val="hybridMultilevel"/>
    <w:tmpl w:val="28BC15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09A5A33"/>
    <w:multiLevelType w:val="hybridMultilevel"/>
    <w:tmpl w:val="8E0E3910"/>
    <w:lvl w:ilvl="0" w:tplc="2A32154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21ED43DB"/>
    <w:multiLevelType w:val="hybridMultilevel"/>
    <w:tmpl w:val="16A657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46F6B6D"/>
    <w:multiLevelType w:val="hybridMultilevel"/>
    <w:tmpl w:val="5FEA10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AA66581"/>
    <w:multiLevelType w:val="multilevel"/>
    <w:tmpl w:val="E3AA8506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isLgl/>
      <w:lvlText w:val="%1.%2"/>
      <w:lvlJc w:val="left"/>
      <w:pPr>
        <w:ind w:left="1200" w:hanging="480"/>
      </w:pPr>
    </w:lvl>
    <w:lvl w:ilvl="2">
      <w:start w:val="1"/>
      <w:numFmt w:val="decimal"/>
      <w:isLgl/>
      <w:lvlText w:val="%1.%2.%3"/>
      <w:lvlJc w:val="left"/>
      <w:pPr>
        <w:ind w:left="1440" w:hanging="720"/>
      </w:pPr>
    </w:lvl>
    <w:lvl w:ilvl="3">
      <w:start w:val="1"/>
      <w:numFmt w:val="decimal"/>
      <w:isLgl/>
      <w:lvlText w:val="%1.%2.%3.%4"/>
      <w:lvlJc w:val="left"/>
      <w:pPr>
        <w:ind w:left="1440" w:hanging="720"/>
      </w:pPr>
    </w:lvl>
    <w:lvl w:ilvl="4">
      <w:start w:val="1"/>
      <w:numFmt w:val="decimal"/>
      <w:isLgl/>
      <w:lvlText w:val="%1.%2.%3.%4.%5"/>
      <w:lvlJc w:val="left"/>
      <w:pPr>
        <w:ind w:left="1800" w:hanging="1080"/>
      </w:pPr>
    </w:lvl>
    <w:lvl w:ilvl="5">
      <w:start w:val="1"/>
      <w:numFmt w:val="decimal"/>
      <w:isLgl/>
      <w:lvlText w:val="%1.%2.%3.%4.%5.%6"/>
      <w:lvlJc w:val="left"/>
      <w:pPr>
        <w:ind w:left="1800" w:hanging="1080"/>
      </w:pPr>
    </w:lvl>
    <w:lvl w:ilvl="6">
      <w:start w:val="1"/>
      <w:numFmt w:val="decimal"/>
      <w:isLgl/>
      <w:lvlText w:val="%1.%2.%3.%4.%5.%6.%7"/>
      <w:lvlJc w:val="left"/>
      <w:pPr>
        <w:ind w:left="2160" w:hanging="1440"/>
      </w:p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</w:lvl>
  </w:abstractNum>
  <w:abstractNum w:abstractNumId="20">
    <w:nsid w:val="2CA03EFE"/>
    <w:multiLevelType w:val="hybridMultilevel"/>
    <w:tmpl w:val="CA1407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FCD07D7"/>
    <w:multiLevelType w:val="hybridMultilevel"/>
    <w:tmpl w:val="952E9D6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0597FAA"/>
    <w:multiLevelType w:val="hybridMultilevel"/>
    <w:tmpl w:val="CC6AAE64"/>
    <w:lvl w:ilvl="0" w:tplc="20AA5D0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1A71B99"/>
    <w:multiLevelType w:val="hybridMultilevel"/>
    <w:tmpl w:val="7E4242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62B4963"/>
    <w:multiLevelType w:val="hybridMultilevel"/>
    <w:tmpl w:val="545808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91D5216"/>
    <w:multiLevelType w:val="hybridMultilevel"/>
    <w:tmpl w:val="B84244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9430CF8"/>
    <w:multiLevelType w:val="hybridMultilevel"/>
    <w:tmpl w:val="A32E9CA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9DC7B57"/>
    <w:multiLevelType w:val="hybridMultilevel"/>
    <w:tmpl w:val="8508F7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C804736"/>
    <w:multiLevelType w:val="hybridMultilevel"/>
    <w:tmpl w:val="4C803D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06B0714"/>
    <w:multiLevelType w:val="hybridMultilevel"/>
    <w:tmpl w:val="56A8EA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56A273B"/>
    <w:multiLevelType w:val="hybridMultilevel"/>
    <w:tmpl w:val="8D3816A8"/>
    <w:lvl w:ilvl="0" w:tplc="04090019">
      <w:start w:val="1"/>
      <w:numFmt w:val="lowerLetter"/>
      <w:lvlText w:val="%1."/>
      <w:lvlJc w:val="left"/>
      <w:pPr>
        <w:ind w:left="1400" w:hanging="360"/>
      </w:pPr>
    </w:lvl>
    <w:lvl w:ilvl="1" w:tplc="04090019" w:tentative="1">
      <w:start w:val="1"/>
      <w:numFmt w:val="lowerLetter"/>
      <w:lvlText w:val="%2."/>
      <w:lvlJc w:val="left"/>
      <w:pPr>
        <w:ind w:left="2120" w:hanging="360"/>
      </w:pPr>
    </w:lvl>
    <w:lvl w:ilvl="2" w:tplc="0409001B" w:tentative="1">
      <w:start w:val="1"/>
      <w:numFmt w:val="lowerRoman"/>
      <w:lvlText w:val="%3."/>
      <w:lvlJc w:val="right"/>
      <w:pPr>
        <w:ind w:left="2840" w:hanging="180"/>
      </w:pPr>
    </w:lvl>
    <w:lvl w:ilvl="3" w:tplc="0409000F" w:tentative="1">
      <w:start w:val="1"/>
      <w:numFmt w:val="decimal"/>
      <w:lvlText w:val="%4."/>
      <w:lvlJc w:val="left"/>
      <w:pPr>
        <w:ind w:left="3560" w:hanging="360"/>
      </w:pPr>
    </w:lvl>
    <w:lvl w:ilvl="4" w:tplc="04090019" w:tentative="1">
      <w:start w:val="1"/>
      <w:numFmt w:val="lowerLetter"/>
      <w:lvlText w:val="%5."/>
      <w:lvlJc w:val="left"/>
      <w:pPr>
        <w:ind w:left="4280" w:hanging="360"/>
      </w:pPr>
    </w:lvl>
    <w:lvl w:ilvl="5" w:tplc="0409001B" w:tentative="1">
      <w:start w:val="1"/>
      <w:numFmt w:val="lowerRoman"/>
      <w:lvlText w:val="%6."/>
      <w:lvlJc w:val="right"/>
      <w:pPr>
        <w:ind w:left="5000" w:hanging="180"/>
      </w:pPr>
    </w:lvl>
    <w:lvl w:ilvl="6" w:tplc="0409000F" w:tentative="1">
      <w:start w:val="1"/>
      <w:numFmt w:val="decimal"/>
      <w:lvlText w:val="%7."/>
      <w:lvlJc w:val="left"/>
      <w:pPr>
        <w:ind w:left="5720" w:hanging="360"/>
      </w:pPr>
    </w:lvl>
    <w:lvl w:ilvl="7" w:tplc="04090019" w:tentative="1">
      <w:start w:val="1"/>
      <w:numFmt w:val="lowerLetter"/>
      <w:lvlText w:val="%8."/>
      <w:lvlJc w:val="left"/>
      <w:pPr>
        <w:ind w:left="6440" w:hanging="360"/>
      </w:pPr>
    </w:lvl>
    <w:lvl w:ilvl="8" w:tplc="0409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31">
    <w:nsid w:val="4B8314E5"/>
    <w:multiLevelType w:val="hybridMultilevel"/>
    <w:tmpl w:val="8F94A318"/>
    <w:lvl w:ilvl="0" w:tplc="234ED954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B9B4A0E"/>
    <w:multiLevelType w:val="hybridMultilevel"/>
    <w:tmpl w:val="906878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E414869"/>
    <w:multiLevelType w:val="hybridMultilevel"/>
    <w:tmpl w:val="7436AF42"/>
    <w:lvl w:ilvl="0" w:tplc="20AA5D0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4F2F12E9"/>
    <w:multiLevelType w:val="hybridMultilevel"/>
    <w:tmpl w:val="14A45A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36E5F06"/>
    <w:multiLevelType w:val="hybridMultilevel"/>
    <w:tmpl w:val="799266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7C4489A"/>
    <w:multiLevelType w:val="hybridMultilevel"/>
    <w:tmpl w:val="4782B6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A262D57"/>
    <w:multiLevelType w:val="hybridMultilevel"/>
    <w:tmpl w:val="73E46D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5B7C6A0F"/>
    <w:multiLevelType w:val="hybridMultilevel"/>
    <w:tmpl w:val="1E74D1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5C2A737B"/>
    <w:multiLevelType w:val="multilevel"/>
    <w:tmpl w:val="FF3E75F8"/>
    <w:lvl w:ilvl="0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643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03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03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363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363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723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723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083" w:hanging="1800"/>
      </w:pPr>
      <w:rPr>
        <w:rFonts w:hint="default"/>
      </w:rPr>
    </w:lvl>
  </w:abstractNum>
  <w:abstractNum w:abstractNumId="40">
    <w:nsid w:val="60EB5448"/>
    <w:multiLevelType w:val="hybridMultilevel"/>
    <w:tmpl w:val="F7620D4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>
    <w:nsid w:val="64972F3F"/>
    <w:multiLevelType w:val="hybridMultilevel"/>
    <w:tmpl w:val="5FD49FC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64EE3959"/>
    <w:multiLevelType w:val="hybridMultilevel"/>
    <w:tmpl w:val="8ED2A57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69007770"/>
    <w:multiLevelType w:val="hybridMultilevel"/>
    <w:tmpl w:val="0DBC4734"/>
    <w:lvl w:ilvl="0" w:tplc="234ED954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D871298"/>
    <w:multiLevelType w:val="hybridMultilevel"/>
    <w:tmpl w:val="08E0F6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19F2434"/>
    <w:multiLevelType w:val="hybridMultilevel"/>
    <w:tmpl w:val="4A7251B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>
    <w:nsid w:val="730C68FE"/>
    <w:multiLevelType w:val="hybridMultilevel"/>
    <w:tmpl w:val="4420F3E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8287BE3"/>
    <w:multiLevelType w:val="hybridMultilevel"/>
    <w:tmpl w:val="B34840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B263BC6"/>
    <w:multiLevelType w:val="hybridMultilevel"/>
    <w:tmpl w:val="AEC0991E"/>
    <w:lvl w:ilvl="0" w:tplc="04090011">
      <w:start w:val="1"/>
      <w:numFmt w:val="decimal"/>
      <w:lvlText w:val="%1)"/>
      <w:lvlJc w:val="left"/>
      <w:pPr>
        <w:ind w:left="1458" w:hanging="360"/>
      </w:pPr>
    </w:lvl>
    <w:lvl w:ilvl="1" w:tplc="04090019" w:tentative="1">
      <w:start w:val="1"/>
      <w:numFmt w:val="lowerLetter"/>
      <w:lvlText w:val="%2."/>
      <w:lvlJc w:val="left"/>
      <w:pPr>
        <w:ind w:left="2178" w:hanging="360"/>
      </w:pPr>
    </w:lvl>
    <w:lvl w:ilvl="2" w:tplc="0409001B" w:tentative="1">
      <w:start w:val="1"/>
      <w:numFmt w:val="lowerRoman"/>
      <w:lvlText w:val="%3."/>
      <w:lvlJc w:val="right"/>
      <w:pPr>
        <w:ind w:left="2898" w:hanging="180"/>
      </w:pPr>
    </w:lvl>
    <w:lvl w:ilvl="3" w:tplc="0409000F" w:tentative="1">
      <w:start w:val="1"/>
      <w:numFmt w:val="decimal"/>
      <w:lvlText w:val="%4."/>
      <w:lvlJc w:val="left"/>
      <w:pPr>
        <w:ind w:left="3618" w:hanging="360"/>
      </w:pPr>
    </w:lvl>
    <w:lvl w:ilvl="4" w:tplc="04090019" w:tentative="1">
      <w:start w:val="1"/>
      <w:numFmt w:val="lowerLetter"/>
      <w:lvlText w:val="%5."/>
      <w:lvlJc w:val="left"/>
      <w:pPr>
        <w:ind w:left="4338" w:hanging="360"/>
      </w:pPr>
    </w:lvl>
    <w:lvl w:ilvl="5" w:tplc="0409001B" w:tentative="1">
      <w:start w:val="1"/>
      <w:numFmt w:val="lowerRoman"/>
      <w:lvlText w:val="%6."/>
      <w:lvlJc w:val="right"/>
      <w:pPr>
        <w:ind w:left="5058" w:hanging="180"/>
      </w:pPr>
    </w:lvl>
    <w:lvl w:ilvl="6" w:tplc="0409000F" w:tentative="1">
      <w:start w:val="1"/>
      <w:numFmt w:val="decimal"/>
      <w:lvlText w:val="%7."/>
      <w:lvlJc w:val="left"/>
      <w:pPr>
        <w:ind w:left="5778" w:hanging="360"/>
      </w:pPr>
    </w:lvl>
    <w:lvl w:ilvl="7" w:tplc="04090019" w:tentative="1">
      <w:start w:val="1"/>
      <w:numFmt w:val="lowerLetter"/>
      <w:lvlText w:val="%8."/>
      <w:lvlJc w:val="left"/>
      <w:pPr>
        <w:ind w:left="6498" w:hanging="360"/>
      </w:pPr>
    </w:lvl>
    <w:lvl w:ilvl="8" w:tplc="0409001B" w:tentative="1">
      <w:start w:val="1"/>
      <w:numFmt w:val="lowerRoman"/>
      <w:lvlText w:val="%9."/>
      <w:lvlJc w:val="right"/>
      <w:pPr>
        <w:ind w:left="7218" w:hanging="180"/>
      </w:pPr>
    </w:lvl>
  </w:abstractNum>
  <w:num w:numId="1">
    <w:abstractNumId w:val="22"/>
  </w:num>
  <w:num w:numId="2">
    <w:abstractNumId w:val="33"/>
  </w:num>
  <w:num w:numId="3">
    <w:abstractNumId w:val="18"/>
  </w:num>
  <w:num w:numId="4">
    <w:abstractNumId w:val="34"/>
  </w:num>
  <w:num w:numId="5">
    <w:abstractNumId w:val="13"/>
  </w:num>
  <w:num w:numId="6">
    <w:abstractNumId w:val="16"/>
  </w:num>
  <w:num w:numId="7">
    <w:abstractNumId w:val="39"/>
  </w:num>
  <w:num w:numId="8">
    <w:abstractNumId w:val="46"/>
  </w:num>
  <w:num w:numId="9">
    <w:abstractNumId w:val="40"/>
  </w:num>
  <w:num w:numId="10">
    <w:abstractNumId w:val="41"/>
  </w:num>
  <w:num w:numId="11">
    <w:abstractNumId w:val="1"/>
  </w:num>
  <w:num w:numId="12">
    <w:abstractNumId w:val="0"/>
  </w:num>
  <w:num w:numId="13">
    <w:abstractNumId w:val="43"/>
  </w:num>
  <w:num w:numId="14">
    <w:abstractNumId w:val="5"/>
  </w:num>
  <w:num w:numId="15">
    <w:abstractNumId w:val="29"/>
  </w:num>
  <w:num w:numId="16">
    <w:abstractNumId w:val="28"/>
  </w:num>
  <w:num w:numId="17">
    <w:abstractNumId w:val="48"/>
  </w:num>
  <w:num w:numId="18">
    <w:abstractNumId w:val="11"/>
  </w:num>
  <w:num w:numId="19">
    <w:abstractNumId w:val="23"/>
  </w:num>
  <w:num w:numId="20">
    <w:abstractNumId w:val="17"/>
  </w:num>
  <w:num w:numId="21">
    <w:abstractNumId w:val="36"/>
  </w:num>
  <w:num w:numId="22">
    <w:abstractNumId w:val="25"/>
  </w:num>
  <w:num w:numId="23">
    <w:abstractNumId w:val="9"/>
  </w:num>
  <w:num w:numId="24">
    <w:abstractNumId w:val="38"/>
  </w:num>
  <w:num w:numId="25">
    <w:abstractNumId w:val="15"/>
  </w:num>
  <w:num w:numId="26">
    <w:abstractNumId w:val="21"/>
  </w:num>
  <w:num w:numId="27">
    <w:abstractNumId w:val="35"/>
  </w:num>
  <w:num w:numId="28">
    <w:abstractNumId w:val="31"/>
  </w:num>
  <w:num w:numId="29">
    <w:abstractNumId w:val="6"/>
  </w:num>
  <w:num w:numId="30">
    <w:abstractNumId w:val="3"/>
  </w:num>
  <w:num w:numId="31">
    <w:abstractNumId w:val="12"/>
  </w:num>
  <w:num w:numId="32">
    <w:abstractNumId w:val="4"/>
  </w:num>
  <w:num w:numId="33">
    <w:abstractNumId w:val="24"/>
  </w:num>
  <w:num w:numId="34">
    <w:abstractNumId w:val="2"/>
  </w:num>
  <w:num w:numId="35">
    <w:abstractNumId w:val="20"/>
  </w:num>
  <w:num w:numId="36">
    <w:abstractNumId w:val="44"/>
  </w:num>
  <w:num w:numId="37">
    <w:abstractNumId w:val="30"/>
  </w:num>
  <w:num w:numId="38">
    <w:abstractNumId w:val="10"/>
  </w:num>
  <w:num w:numId="39">
    <w:abstractNumId w:val="14"/>
  </w:num>
  <w:num w:numId="40">
    <w:abstractNumId w:val="42"/>
  </w:num>
  <w:num w:numId="41">
    <w:abstractNumId w:val="26"/>
  </w:num>
  <w:num w:numId="42">
    <w:abstractNumId w:val="8"/>
  </w:num>
  <w:num w:numId="43">
    <w:abstractNumId w:val="37"/>
  </w:num>
  <w:num w:numId="44">
    <w:abstractNumId w:val="32"/>
  </w:num>
  <w:num w:numId="45">
    <w:abstractNumId w:val="7"/>
  </w:num>
  <w:num w:numId="46">
    <w:abstractNumId w:val="47"/>
  </w:num>
  <w:num w:numId="47">
    <w:abstractNumId w:val="27"/>
  </w:num>
  <w:num w:numId="48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4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6239D"/>
    <w:rsid w:val="0000276A"/>
    <w:rsid w:val="00002A10"/>
    <w:rsid w:val="00002DF2"/>
    <w:rsid w:val="0000349E"/>
    <w:rsid w:val="00007B12"/>
    <w:rsid w:val="00011BBA"/>
    <w:rsid w:val="0001200B"/>
    <w:rsid w:val="00012B52"/>
    <w:rsid w:val="00017205"/>
    <w:rsid w:val="000175DA"/>
    <w:rsid w:val="00021A16"/>
    <w:rsid w:val="00023169"/>
    <w:rsid w:val="00023EB6"/>
    <w:rsid w:val="00026663"/>
    <w:rsid w:val="00031868"/>
    <w:rsid w:val="000369F2"/>
    <w:rsid w:val="00040D94"/>
    <w:rsid w:val="000442CD"/>
    <w:rsid w:val="000459FF"/>
    <w:rsid w:val="00045BF7"/>
    <w:rsid w:val="0004794C"/>
    <w:rsid w:val="00052FD1"/>
    <w:rsid w:val="00053598"/>
    <w:rsid w:val="00060628"/>
    <w:rsid w:val="00062C78"/>
    <w:rsid w:val="00066063"/>
    <w:rsid w:val="00066903"/>
    <w:rsid w:val="00067222"/>
    <w:rsid w:val="00070FEF"/>
    <w:rsid w:val="0007188C"/>
    <w:rsid w:val="00071D61"/>
    <w:rsid w:val="00072E1E"/>
    <w:rsid w:val="0007529B"/>
    <w:rsid w:val="00085AD0"/>
    <w:rsid w:val="0009078C"/>
    <w:rsid w:val="00091C59"/>
    <w:rsid w:val="00092FF7"/>
    <w:rsid w:val="000A0E52"/>
    <w:rsid w:val="000A7ACB"/>
    <w:rsid w:val="000B0C27"/>
    <w:rsid w:val="000B1B6D"/>
    <w:rsid w:val="000B24BA"/>
    <w:rsid w:val="000B2EF6"/>
    <w:rsid w:val="000B380E"/>
    <w:rsid w:val="000C04AB"/>
    <w:rsid w:val="000C2027"/>
    <w:rsid w:val="000C75C0"/>
    <w:rsid w:val="000D01E2"/>
    <w:rsid w:val="000D2619"/>
    <w:rsid w:val="000D392B"/>
    <w:rsid w:val="000E1A01"/>
    <w:rsid w:val="000E41F6"/>
    <w:rsid w:val="000F5079"/>
    <w:rsid w:val="0010424D"/>
    <w:rsid w:val="00104C9D"/>
    <w:rsid w:val="0011274B"/>
    <w:rsid w:val="0011306C"/>
    <w:rsid w:val="001146E7"/>
    <w:rsid w:val="001158C4"/>
    <w:rsid w:val="001168D8"/>
    <w:rsid w:val="00122099"/>
    <w:rsid w:val="00122287"/>
    <w:rsid w:val="001252AA"/>
    <w:rsid w:val="0012614F"/>
    <w:rsid w:val="0013396A"/>
    <w:rsid w:val="001344C6"/>
    <w:rsid w:val="00135747"/>
    <w:rsid w:val="00140081"/>
    <w:rsid w:val="00141A2B"/>
    <w:rsid w:val="001445F3"/>
    <w:rsid w:val="00144E8D"/>
    <w:rsid w:val="00150BA9"/>
    <w:rsid w:val="00151170"/>
    <w:rsid w:val="001544FF"/>
    <w:rsid w:val="00154E30"/>
    <w:rsid w:val="00163B9C"/>
    <w:rsid w:val="001659B5"/>
    <w:rsid w:val="00166456"/>
    <w:rsid w:val="00166708"/>
    <w:rsid w:val="00166B97"/>
    <w:rsid w:val="00172BC2"/>
    <w:rsid w:val="001732A0"/>
    <w:rsid w:val="001742C3"/>
    <w:rsid w:val="0018033F"/>
    <w:rsid w:val="001856C8"/>
    <w:rsid w:val="00187D96"/>
    <w:rsid w:val="00190B8B"/>
    <w:rsid w:val="0019184C"/>
    <w:rsid w:val="001930B3"/>
    <w:rsid w:val="00197DF5"/>
    <w:rsid w:val="00197E97"/>
    <w:rsid w:val="001A0A97"/>
    <w:rsid w:val="001A19AD"/>
    <w:rsid w:val="001A5437"/>
    <w:rsid w:val="001A5CC2"/>
    <w:rsid w:val="001B02B8"/>
    <w:rsid w:val="001B2C78"/>
    <w:rsid w:val="001B4924"/>
    <w:rsid w:val="001B5A20"/>
    <w:rsid w:val="001B5C86"/>
    <w:rsid w:val="001B68C4"/>
    <w:rsid w:val="001B78F1"/>
    <w:rsid w:val="001B7ADD"/>
    <w:rsid w:val="001C015B"/>
    <w:rsid w:val="001C422A"/>
    <w:rsid w:val="001C6B9E"/>
    <w:rsid w:val="001C6E24"/>
    <w:rsid w:val="001C7C68"/>
    <w:rsid w:val="001D0053"/>
    <w:rsid w:val="001D0D5A"/>
    <w:rsid w:val="001D193A"/>
    <w:rsid w:val="001D261D"/>
    <w:rsid w:val="001D317E"/>
    <w:rsid w:val="001D3854"/>
    <w:rsid w:val="001D5457"/>
    <w:rsid w:val="001D6EA7"/>
    <w:rsid w:val="001E04A9"/>
    <w:rsid w:val="001E2DDB"/>
    <w:rsid w:val="001E4046"/>
    <w:rsid w:val="001E4366"/>
    <w:rsid w:val="001E43A6"/>
    <w:rsid w:val="001E4A7C"/>
    <w:rsid w:val="001E4AE2"/>
    <w:rsid w:val="001E532E"/>
    <w:rsid w:val="001F31BF"/>
    <w:rsid w:val="001F6343"/>
    <w:rsid w:val="001F63BF"/>
    <w:rsid w:val="001F6F30"/>
    <w:rsid w:val="001F7DD8"/>
    <w:rsid w:val="00200021"/>
    <w:rsid w:val="00201BD8"/>
    <w:rsid w:val="00204110"/>
    <w:rsid w:val="00205C0A"/>
    <w:rsid w:val="00205DAE"/>
    <w:rsid w:val="00205DCF"/>
    <w:rsid w:val="002077B7"/>
    <w:rsid w:val="00211747"/>
    <w:rsid w:val="00213163"/>
    <w:rsid w:val="002141A4"/>
    <w:rsid w:val="00216F47"/>
    <w:rsid w:val="00222841"/>
    <w:rsid w:val="002235B2"/>
    <w:rsid w:val="00226DDF"/>
    <w:rsid w:val="002311F0"/>
    <w:rsid w:val="00232573"/>
    <w:rsid w:val="00232996"/>
    <w:rsid w:val="00237DB4"/>
    <w:rsid w:val="00246FA0"/>
    <w:rsid w:val="0025110C"/>
    <w:rsid w:val="00261BE6"/>
    <w:rsid w:val="00262504"/>
    <w:rsid w:val="00263AED"/>
    <w:rsid w:val="00266F42"/>
    <w:rsid w:val="00273682"/>
    <w:rsid w:val="00282ED7"/>
    <w:rsid w:val="0029006C"/>
    <w:rsid w:val="002939A5"/>
    <w:rsid w:val="00294A4C"/>
    <w:rsid w:val="00297C26"/>
    <w:rsid w:val="002A048A"/>
    <w:rsid w:val="002A4569"/>
    <w:rsid w:val="002A47D3"/>
    <w:rsid w:val="002B094A"/>
    <w:rsid w:val="002B3579"/>
    <w:rsid w:val="002C2715"/>
    <w:rsid w:val="002C2A9C"/>
    <w:rsid w:val="002D009E"/>
    <w:rsid w:val="002E0791"/>
    <w:rsid w:val="002E21DE"/>
    <w:rsid w:val="002E237D"/>
    <w:rsid w:val="002E402B"/>
    <w:rsid w:val="002E5B84"/>
    <w:rsid w:val="002F1F66"/>
    <w:rsid w:val="002F283F"/>
    <w:rsid w:val="002F72B3"/>
    <w:rsid w:val="0030245E"/>
    <w:rsid w:val="00303F8D"/>
    <w:rsid w:val="00311541"/>
    <w:rsid w:val="0031377B"/>
    <w:rsid w:val="0031728A"/>
    <w:rsid w:val="00323B81"/>
    <w:rsid w:val="003242FB"/>
    <w:rsid w:val="003313BE"/>
    <w:rsid w:val="00331A30"/>
    <w:rsid w:val="00334D8C"/>
    <w:rsid w:val="003357E1"/>
    <w:rsid w:val="00336397"/>
    <w:rsid w:val="00337F98"/>
    <w:rsid w:val="0034244A"/>
    <w:rsid w:val="00342EFC"/>
    <w:rsid w:val="00343A0F"/>
    <w:rsid w:val="00351484"/>
    <w:rsid w:val="00351618"/>
    <w:rsid w:val="003562B8"/>
    <w:rsid w:val="0036239D"/>
    <w:rsid w:val="0036331B"/>
    <w:rsid w:val="0037234E"/>
    <w:rsid w:val="00374208"/>
    <w:rsid w:val="003771F4"/>
    <w:rsid w:val="00382A8F"/>
    <w:rsid w:val="0039394A"/>
    <w:rsid w:val="00394359"/>
    <w:rsid w:val="00394CEC"/>
    <w:rsid w:val="00395B7F"/>
    <w:rsid w:val="003A1618"/>
    <w:rsid w:val="003A244A"/>
    <w:rsid w:val="003A3662"/>
    <w:rsid w:val="003A738E"/>
    <w:rsid w:val="003B07F2"/>
    <w:rsid w:val="003B2634"/>
    <w:rsid w:val="003B4656"/>
    <w:rsid w:val="003B4825"/>
    <w:rsid w:val="003B6BE9"/>
    <w:rsid w:val="003B77A1"/>
    <w:rsid w:val="003C05EA"/>
    <w:rsid w:val="003C139B"/>
    <w:rsid w:val="003C24F5"/>
    <w:rsid w:val="003C30BD"/>
    <w:rsid w:val="003C51B4"/>
    <w:rsid w:val="003D3F24"/>
    <w:rsid w:val="003D4C1C"/>
    <w:rsid w:val="003D5E9B"/>
    <w:rsid w:val="003D754E"/>
    <w:rsid w:val="003E1513"/>
    <w:rsid w:val="003E1A70"/>
    <w:rsid w:val="003E333D"/>
    <w:rsid w:val="003E7855"/>
    <w:rsid w:val="003F0F9C"/>
    <w:rsid w:val="003F7042"/>
    <w:rsid w:val="00402312"/>
    <w:rsid w:val="0040279D"/>
    <w:rsid w:val="00403C79"/>
    <w:rsid w:val="00413FCC"/>
    <w:rsid w:val="00423AC5"/>
    <w:rsid w:val="0042483C"/>
    <w:rsid w:val="00425EA8"/>
    <w:rsid w:val="00430F0D"/>
    <w:rsid w:val="004353F2"/>
    <w:rsid w:val="00436528"/>
    <w:rsid w:val="00443E08"/>
    <w:rsid w:val="0044502A"/>
    <w:rsid w:val="00447B90"/>
    <w:rsid w:val="0045066D"/>
    <w:rsid w:val="00450AB3"/>
    <w:rsid w:val="00457201"/>
    <w:rsid w:val="00461142"/>
    <w:rsid w:val="00462BDF"/>
    <w:rsid w:val="00463885"/>
    <w:rsid w:val="004654EB"/>
    <w:rsid w:val="00466915"/>
    <w:rsid w:val="004708F2"/>
    <w:rsid w:val="00472388"/>
    <w:rsid w:val="004726FD"/>
    <w:rsid w:val="00472C67"/>
    <w:rsid w:val="0047750B"/>
    <w:rsid w:val="004807BE"/>
    <w:rsid w:val="00480AA4"/>
    <w:rsid w:val="004813BA"/>
    <w:rsid w:val="00481769"/>
    <w:rsid w:val="0048198D"/>
    <w:rsid w:val="004869ED"/>
    <w:rsid w:val="00486B03"/>
    <w:rsid w:val="00486BBD"/>
    <w:rsid w:val="00487286"/>
    <w:rsid w:val="00493DE1"/>
    <w:rsid w:val="004A41A7"/>
    <w:rsid w:val="004A5E57"/>
    <w:rsid w:val="004A7365"/>
    <w:rsid w:val="004B1220"/>
    <w:rsid w:val="004B1AF1"/>
    <w:rsid w:val="004B2832"/>
    <w:rsid w:val="004B60CA"/>
    <w:rsid w:val="004C0B53"/>
    <w:rsid w:val="004C1910"/>
    <w:rsid w:val="004C413D"/>
    <w:rsid w:val="004C437E"/>
    <w:rsid w:val="004C6DEB"/>
    <w:rsid w:val="004D0565"/>
    <w:rsid w:val="004D2022"/>
    <w:rsid w:val="004D41C8"/>
    <w:rsid w:val="004D45C2"/>
    <w:rsid w:val="004D5495"/>
    <w:rsid w:val="004D683A"/>
    <w:rsid w:val="004D7363"/>
    <w:rsid w:val="004E1144"/>
    <w:rsid w:val="004E29B7"/>
    <w:rsid w:val="004E2EAA"/>
    <w:rsid w:val="004E3B5E"/>
    <w:rsid w:val="004E7BB5"/>
    <w:rsid w:val="004E7CB7"/>
    <w:rsid w:val="004F0D43"/>
    <w:rsid w:val="004F1589"/>
    <w:rsid w:val="004F29A0"/>
    <w:rsid w:val="004F666D"/>
    <w:rsid w:val="004F7C70"/>
    <w:rsid w:val="004F7DB7"/>
    <w:rsid w:val="00500AD9"/>
    <w:rsid w:val="00501038"/>
    <w:rsid w:val="00501C12"/>
    <w:rsid w:val="00504B19"/>
    <w:rsid w:val="00506491"/>
    <w:rsid w:val="00512B31"/>
    <w:rsid w:val="00512D0B"/>
    <w:rsid w:val="00512F98"/>
    <w:rsid w:val="00515CB8"/>
    <w:rsid w:val="00522307"/>
    <w:rsid w:val="00522F08"/>
    <w:rsid w:val="00526601"/>
    <w:rsid w:val="0053007E"/>
    <w:rsid w:val="00531D2B"/>
    <w:rsid w:val="00533658"/>
    <w:rsid w:val="00533E42"/>
    <w:rsid w:val="00535AB7"/>
    <w:rsid w:val="00537B63"/>
    <w:rsid w:val="00540AD4"/>
    <w:rsid w:val="00542248"/>
    <w:rsid w:val="00544455"/>
    <w:rsid w:val="00552936"/>
    <w:rsid w:val="005532E5"/>
    <w:rsid w:val="0055458B"/>
    <w:rsid w:val="00555394"/>
    <w:rsid w:val="005641A2"/>
    <w:rsid w:val="00564E1B"/>
    <w:rsid w:val="005656B7"/>
    <w:rsid w:val="00573D06"/>
    <w:rsid w:val="00581FB2"/>
    <w:rsid w:val="005851BB"/>
    <w:rsid w:val="00585F7D"/>
    <w:rsid w:val="005901FB"/>
    <w:rsid w:val="0059024C"/>
    <w:rsid w:val="005911D8"/>
    <w:rsid w:val="00593C57"/>
    <w:rsid w:val="005A2674"/>
    <w:rsid w:val="005A56A7"/>
    <w:rsid w:val="005B0CC9"/>
    <w:rsid w:val="005C3C31"/>
    <w:rsid w:val="005C669E"/>
    <w:rsid w:val="005C6736"/>
    <w:rsid w:val="005D29EA"/>
    <w:rsid w:val="005D46A6"/>
    <w:rsid w:val="005D49E0"/>
    <w:rsid w:val="005D68D8"/>
    <w:rsid w:val="005E17FE"/>
    <w:rsid w:val="005E2BBD"/>
    <w:rsid w:val="005E68BC"/>
    <w:rsid w:val="005E79C3"/>
    <w:rsid w:val="005F0495"/>
    <w:rsid w:val="005F0D2D"/>
    <w:rsid w:val="005F2E58"/>
    <w:rsid w:val="005F3958"/>
    <w:rsid w:val="005F69A1"/>
    <w:rsid w:val="00602AC6"/>
    <w:rsid w:val="00605BE0"/>
    <w:rsid w:val="00605DC2"/>
    <w:rsid w:val="006063E0"/>
    <w:rsid w:val="0061216A"/>
    <w:rsid w:val="00612863"/>
    <w:rsid w:val="006136E9"/>
    <w:rsid w:val="00620E2F"/>
    <w:rsid w:val="00624C23"/>
    <w:rsid w:val="00626A05"/>
    <w:rsid w:val="00632B3C"/>
    <w:rsid w:val="00632EAE"/>
    <w:rsid w:val="00633949"/>
    <w:rsid w:val="00637BA6"/>
    <w:rsid w:val="00643772"/>
    <w:rsid w:val="00643BDF"/>
    <w:rsid w:val="0064454E"/>
    <w:rsid w:val="00650E75"/>
    <w:rsid w:val="006538A2"/>
    <w:rsid w:val="00653A05"/>
    <w:rsid w:val="0065516A"/>
    <w:rsid w:val="006570F3"/>
    <w:rsid w:val="0066096C"/>
    <w:rsid w:val="00666E56"/>
    <w:rsid w:val="0067071E"/>
    <w:rsid w:val="00670872"/>
    <w:rsid w:val="00674753"/>
    <w:rsid w:val="00674BD7"/>
    <w:rsid w:val="00674D81"/>
    <w:rsid w:val="006754C9"/>
    <w:rsid w:val="00675E34"/>
    <w:rsid w:val="00677B73"/>
    <w:rsid w:val="00683D91"/>
    <w:rsid w:val="00686270"/>
    <w:rsid w:val="00690564"/>
    <w:rsid w:val="00693659"/>
    <w:rsid w:val="006A0ABE"/>
    <w:rsid w:val="006B3161"/>
    <w:rsid w:val="006B41A8"/>
    <w:rsid w:val="006B5A37"/>
    <w:rsid w:val="006B646F"/>
    <w:rsid w:val="006B6D7C"/>
    <w:rsid w:val="006B7222"/>
    <w:rsid w:val="006C0055"/>
    <w:rsid w:val="006C12CF"/>
    <w:rsid w:val="006C542D"/>
    <w:rsid w:val="006D5482"/>
    <w:rsid w:val="006D5E79"/>
    <w:rsid w:val="006E0DF9"/>
    <w:rsid w:val="006E0FC0"/>
    <w:rsid w:val="006E160E"/>
    <w:rsid w:val="006E2871"/>
    <w:rsid w:val="006E4089"/>
    <w:rsid w:val="006F058E"/>
    <w:rsid w:val="006F11AF"/>
    <w:rsid w:val="006F37D8"/>
    <w:rsid w:val="006F3B17"/>
    <w:rsid w:val="006F7346"/>
    <w:rsid w:val="006F73B4"/>
    <w:rsid w:val="007003F6"/>
    <w:rsid w:val="00701385"/>
    <w:rsid w:val="00701E49"/>
    <w:rsid w:val="007057B6"/>
    <w:rsid w:val="00706E59"/>
    <w:rsid w:val="00707061"/>
    <w:rsid w:val="00712933"/>
    <w:rsid w:val="00714DB9"/>
    <w:rsid w:val="00715709"/>
    <w:rsid w:val="0071700A"/>
    <w:rsid w:val="00717C31"/>
    <w:rsid w:val="00720790"/>
    <w:rsid w:val="00724204"/>
    <w:rsid w:val="007266E8"/>
    <w:rsid w:val="007267FE"/>
    <w:rsid w:val="00726E8B"/>
    <w:rsid w:val="007277D0"/>
    <w:rsid w:val="00732129"/>
    <w:rsid w:val="00732D33"/>
    <w:rsid w:val="00732EE9"/>
    <w:rsid w:val="00744F5C"/>
    <w:rsid w:val="00745457"/>
    <w:rsid w:val="007458F1"/>
    <w:rsid w:val="00745A0B"/>
    <w:rsid w:val="0074603A"/>
    <w:rsid w:val="00746993"/>
    <w:rsid w:val="00751AA0"/>
    <w:rsid w:val="00753459"/>
    <w:rsid w:val="0075399B"/>
    <w:rsid w:val="0076047A"/>
    <w:rsid w:val="00763DFA"/>
    <w:rsid w:val="00765CE7"/>
    <w:rsid w:val="007668B7"/>
    <w:rsid w:val="0077035D"/>
    <w:rsid w:val="0077216F"/>
    <w:rsid w:val="00774E2C"/>
    <w:rsid w:val="00775805"/>
    <w:rsid w:val="0077687D"/>
    <w:rsid w:val="00780D95"/>
    <w:rsid w:val="0078237C"/>
    <w:rsid w:val="00783A7E"/>
    <w:rsid w:val="0079112A"/>
    <w:rsid w:val="0079206E"/>
    <w:rsid w:val="00794765"/>
    <w:rsid w:val="007A0873"/>
    <w:rsid w:val="007A148F"/>
    <w:rsid w:val="007A1CD6"/>
    <w:rsid w:val="007A1ED2"/>
    <w:rsid w:val="007A3A1E"/>
    <w:rsid w:val="007B233F"/>
    <w:rsid w:val="007B2978"/>
    <w:rsid w:val="007B5865"/>
    <w:rsid w:val="007C1EC6"/>
    <w:rsid w:val="007D0405"/>
    <w:rsid w:val="007D0CF1"/>
    <w:rsid w:val="007D421D"/>
    <w:rsid w:val="007E0681"/>
    <w:rsid w:val="007E3AC6"/>
    <w:rsid w:val="007E55FF"/>
    <w:rsid w:val="007F2848"/>
    <w:rsid w:val="007F2D9E"/>
    <w:rsid w:val="007F4E34"/>
    <w:rsid w:val="007F6586"/>
    <w:rsid w:val="007F7C91"/>
    <w:rsid w:val="00807F89"/>
    <w:rsid w:val="0081233D"/>
    <w:rsid w:val="00814205"/>
    <w:rsid w:val="00825051"/>
    <w:rsid w:val="00843CA6"/>
    <w:rsid w:val="00844BD4"/>
    <w:rsid w:val="00846DB1"/>
    <w:rsid w:val="00847092"/>
    <w:rsid w:val="00851192"/>
    <w:rsid w:val="0085153A"/>
    <w:rsid w:val="00852887"/>
    <w:rsid w:val="008539FB"/>
    <w:rsid w:val="0086282B"/>
    <w:rsid w:val="00863378"/>
    <w:rsid w:val="00866AE9"/>
    <w:rsid w:val="0087085E"/>
    <w:rsid w:val="008713B7"/>
    <w:rsid w:val="0087448A"/>
    <w:rsid w:val="00880389"/>
    <w:rsid w:val="00891BA0"/>
    <w:rsid w:val="00892B00"/>
    <w:rsid w:val="0089475E"/>
    <w:rsid w:val="008A07C1"/>
    <w:rsid w:val="008A2A16"/>
    <w:rsid w:val="008A2DDD"/>
    <w:rsid w:val="008A41BC"/>
    <w:rsid w:val="008A4B4B"/>
    <w:rsid w:val="008A585C"/>
    <w:rsid w:val="008A67F5"/>
    <w:rsid w:val="008A78A8"/>
    <w:rsid w:val="008A7B44"/>
    <w:rsid w:val="008B50E9"/>
    <w:rsid w:val="008B5508"/>
    <w:rsid w:val="008B5E97"/>
    <w:rsid w:val="008B7B95"/>
    <w:rsid w:val="008C0FA7"/>
    <w:rsid w:val="008C215D"/>
    <w:rsid w:val="008C26FD"/>
    <w:rsid w:val="008C44CF"/>
    <w:rsid w:val="008C4E74"/>
    <w:rsid w:val="008C64B5"/>
    <w:rsid w:val="008C6CF7"/>
    <w:rsid w:val="008D2793"/>
    <w:rsid w:val="008D5D7B"/>
    <w:rsid w:val="008D6F1B"/>
    <w:rsid w:val="008E72CC"/>
    <w:rsid w:val="008E7D17"/>
    <w:rsid w:val="008F2F82"/>
    <w:rsid w:val="008F3FD9"/>
    <w:rsid w:val="008F6709"/>
    <w:rsid w:val="008F7AAC"/>
    <w:rsid w:val="008F7F56"/>
    <w:rsid w:val="00900F7C"/>
    <w:rsid w:val="00902762"/>
    <w:rsid w:val="009028AF"/>
    <w:rsid w:val="00902DE5"/>
    <w:rsid w:val="0090381A"/>
    <w:rsid w:val="00904EE7"/>
    <w:rsid w:val="00905F38"/>
    <w:rsid w:val="00907EBE"/>
    <w:rsid w:val="00912B74"/>
    <w:rsid w:val="00916E1D"/>
    <w:rsid w:val="00920B73"/>
    <w:rsid w:val="00921DFC"/>
    <w:rsid w:val="00926859"/>
    <w:rsid w:val="0093045F"/>
    <w:rsid w:val="009304DC"/>
    <w:rsid w:val="00930D16"/>
    <w:rsid w:val="00931F47"/>
    <w:rsid w:val="00934414"/>
    <w:rsid w:val="009364A4"/>
    <w:rsid w:val="0093777E"/>
    <w:rsid w:val="00937C70"/>
    <w:rsid w:val="00937FDC"/>
    <w:rsid w:val="0094380D"/>
    <w:rsid w:val="0094447A"/>
    <w:rsid w:val="00953DB8"/>
    <w:rsid w:val="009624EE"/>
    <w:rsid w:val="00963ED0"/>
    <w:rsid w:val="009647AD"/>
    <w:rsid w:val="00964957"/>
    <w:rsid w:val="0097035A"/>
    <w:rsid w:val="00970BB2"/>
    <w:rsid w:val="00982941"/>
    <w:rsid w:val="00984076"/>
    <w:rsid w:val="00984CDA"/>
    <w:rsid w:val="0099132E"/>
    <w:rsid w:val="00991DA0"/>
    <w:rsid w:val="00994823"/>
    <w:rsid w:val="009955B1"/>
    <w:rsid w:val="009A0717"/>
    <w:rsid w:val="009A0FC4"/>
    <w:rsid w:val="009A25B5"/>
    <w:rsid w:val="009A44FB"/>
    <w:rsid w:val="009A6098"/>
    <w:rsid w:val="009A6EC7"/>
    <w:rsid w:val="009B3F24"/>
    <w:rsid w:val="009B477A"/>
    <w:rsid w:val="009B6232"/>
    <w:rsid w:val="009B75B1"/>
    <w:rsid w:val="009C06F9"/>
    <w:rsid w:val="009C15C3"/>
    <w:rsid w:val="009C2E22"/>
    <w:rsid w:val="009C58DF"/>
    <w:rsid w:val="009D0A5A"/>
    <w:rsid w:val="009D48F6"/>
    <w:rsid w:val="009D6291"/>
    <w:rsid w:val="009D635B"/>
    <w:rsid w:val="009E2DE7"/>
    <w:rsid w:val="009E41B6"/>
    <w:rsid w:val="009F169B"/>
    <w:rsid w:val="009F3002"/>
    <w:rsid w:val="009F5E81"/>
    <w:rsid w:val="009F5F6F"/>
    <w:rsid w:val="009F7229"/>
    <w:rsid w:val="00A0366E"/>
    <w:rsid w:val="00A0499D"/>
    <w:rsid w:val="00A076C9"/>
    <w:rsid w:val="00A10237"/>
    <w:rsid w:val="00A14889"/>
    <w:rsid w:val="00A14956"/>
    <w:rsid w:val="00A156C0"/>
    <w:rsid w:val="00A16A62"/>
    <w:rsid w:val="00A174D4"/>
    <w:rsid w:val="00A2128A"/>
    <w:rsid w:val="00A22B9A"/>
    <w:rsid w:val="00A233FA"/>
    <w:rsid w:val="00A24305"/>
    <w:rsid w:val="00A249A7"/>
    <w:rsid w:val="00A25970"/>
    <w:rsid w:val="00A27556"/>
    <w:rsid w:val="00A27564"/>
    <w:rsid w:val="00A33517"/>
    <w:rsid w:val="00A34508"/>
    <w:rsid w:val="00A4016A"/>
    <w:rsid w:val="00A40188"/>
    <w:rsid w:val="00A4087F"/>
    <w:rsid w:val="00A4244B"/>
    <w:rsid w:val="00A42604"/>
    <w:rsid w:val="00A44924"/>
    <w:rsid w:val="00A46163"/>
    <w:rsid w:val="00A47016"/>
    <w:rsid w:val="00A518B3"/>
    <w:rsid w:val="00A5325D"/>
    <w:rsid w:val="00A542B3"/>
    <w:rsid w:val="00A55217"/>
    <w:rsid w:val="00A6211A"/>
    <w:rsid w:val="00A62BF6"/>
    <w:rsid w:val="00A63AA9"/>
    <w:rsid w:val="00A650C7"/>
    <w:rsid w:val="00A67C92"/>
    <w:rsid w:val="00A70FE3"/>
    <w:rsid w:val="00A72C64"/>
    <w:rsid w:val="00A73795"/>
    <w:rsid w:val="00A74AE9"/>
    <w:rsid w:val="00A76FBD"/>
    <w:rsid w:val="00A77E5D"/>
    <w:rsid w:val="00A804BB"/>
    <w:rsid w:val="00A81D59"/>
    <w:rsid w:val="00A87F8D"/>
    <w:rsid w:val="00A914C6"/>
    <w:rsid w:val="00A92014"/>
    <w:rsid w:val="00A9264E"/>
    <w:rsid w:val="00AA5F61"/>
    <w:rsid w:val="00AA6AE3"/>
    <w:rsid w:val="00AB230D"/>
    <w:rsid w:val="00AB3A0F"/>
    <w:rsid w:val="00AB4B77"/>
    <w:rsid w:val="00AB5B26"/>
    <w:rsid w:val="00AB7CC5"/>
    <w:rsid w:val="00AC0F86"/>
    <w:rsid w:val="00AC20BB"/>
    <w:rsid w:val="00AC29B2"/>
    <w:rsid w:val="00AC39A9"/>
    <w:rsid w:val="00AC429F"/>
    <w:rsid w:val="00AC56B7"/>
    <w:rsid w:val="00AD05B7"/>
    <w:rsid w:val="00AD1346"/>
    <w:rsid w:val="00AE18FB"/>
    <w:rsid w:val="00AE5E74"/>
    <w:rsid w:val="00AE6ADF"/>
    <w:rsid w:val="00AF227C"/>
    <w:rsid w:val="00AF6E5B"/>
    <w:rsid w:val="00B00BA9"/>
    <w:rsid w:val="00B03CB5"/>
    <w:rsid w:val="00B07554"/>
    <w:rsid w:val="00B1243A"/>
    <w:rsid w:val="00B17260"/>
    <w:rsid w:val="00B17607"/>
    <w:rsid w:val="00B204B7"/>
    <w:rsid w:val="00B22C39"/>
    <w:rsid w:val="00B25007"/>
    <w:rsid w:val="00B302B0"/>
    <w:rsid w:val="00B324B9"/>
    <w:rsid w:val="00B33022"/>
    <w:rsid w:val="00B366E3"/>
    <w:rsid w:val="00B42327"/>
    <w:rsid w:val="00B46BE4"/>
    <w:rsid w:val="00B478D2"/>
    <w:rsid w:val="00B47E08"/>
    <w:rsid w:val="00B5243A"/>
    <w:rsid w:val="00B53720"/>
    <w:rsid w:val="00B55348"/>
    <w:rsid w:val="00B575D3"/>
    <w:rsid w:val="00B61C94"/>
    <w:rsid w:val="00B61E30"/>
    <w:rsid w:val="00B632C3"/>
    <w:rsid w:val="00B6653D"/>
    <w:rsid w:val="00B71C9D"/>
    <w:rsid w:val="00B728E2"/>
    <w:rsid w:val="00B76B2C"/>
    <w:rsid w:val="00B77530"/>
    <w:rsid w:val="00B81013"/>
    <w:rsid w:val="00B83A8B"/>
    <w:rsid w:val="00B84053"/>
    <w:rsid w:val="00B84318"/>
    <w:rsid w:val="00B87898"/>
    <w:rsid w:val="00B879D5"/>
    <w:rsid w:val="00B91353"/>
    <w:rsid w:val="00B91427"/>
    <w:rsid w:val="00B93B1C"/>
    <w:rsid w:val="00B93BF4"/>
    <w:rsid w:val="00B96BCB"/>
    <w:rsid w:val="00BA00A1"/>
    <w:rsid w:val="00BA15BB"/>
    <w:rsid w:val="00BA1978"/>
    <w:rsid w:val="00BA62C7"/>
    <w:rsid w:val="00BA7A25"/>
    <w:rsid w:val="00BB344B"/>
    <w:rsid w:val="00BB359C"/>
    <w:rsid w:val="00BB496B"/>
    <w:rsid w:val="00BB528F"/>
    <w:rsid w:val="00BC22EC"/>
    <w:rsid w:val="00BC37B6"/>
    <w:rsid w:val="00BC5EEC"/>
    <w:rsid w:val="00BC648D"/>
    <w:rsid w:val="00BD0A24"/>
    <w:rsid w:val="00BD0D2A"/>
    <w:rsid w:val="00BD68AE"/>
    <w:rsid w:val="00BE042D"/>
    <w:rsid w:val="00BE0E8B"/>
    <w:rsid w:val="00BE16A4"/>
    <w:rsid w:val="00BE1AF3"/>
    <w:rsid w:val="00BE214D"/>
    <w:rsid w:val="00BE5624"/>
    <w:rsid w:val="00BE64CD"/>
    <w:rsid w:val="00BE6C68"/>
    <w:rsid w:val="00BF1048"/>
    <w:rsid w:val="00BF62B4"/>
    <w:rsid w:val="00BF6C80"/>
    <w:rsid w:val="00C018E4"/>
    <w:rsid w:val="00C031D4"/>
    <w:rsid w:val="00C03425"/>
    <w:rsid w:val="00C041D6"/>
    <w:rsid w:val="00C061BA"/>
    <w:rsid w:val="00C07AEC"/>
    <w:rsid w:val="00C10AFC"/>
    <w:rsid w:val="00C13590"/>
    <w:rsid w:val="00C16AA9"/>
    <w:rsid w:val="00C16E31"/>
    <w:rsid w:val="00C16E8F"/>
    <w:rsid w:val="00C171EC"/>
    <w:rsid w:val="00C2326F"/>
    <w:rsid w:val="00C2732C"/>
    <w:rsid w:val="00C321D1"/>
    <w:rsid w:val="00C32D9C"/>
    <w:rsid w:val="00C349FA"/>
    <w:rsid w:val="00C34DE8"/>
    <w:rsid w:val="00C36D0A"/>
    <w:rsid w:val="00C40F25"/>
    <w:rsid w:val="00C43CAC"/>
    <w:rsid w:val="00C552E4"/>
    <w:rsid w:val="00C615BE"/>
    <w:rsid w:val="00C61B81"/>
    <w:rsid w:val="00C62889"/>
    <w:rsid w:val="00C66429"/>
    <w:rsid w:val="00C71420"/>
    <w:rsid w:val="00C72C98"/>
    <w:rsid w:val="00C81D02"/>
    <w:rsid w:val="00C8213D"/>
    <w:rsid w:val="00C82FEF"/>
    <w:rsid w:val="00C84316"/>
    <w:rsid w:val="00C857A4"/>
    <w:rsid w:val="00C86E8C"/>
    <w:rsid w:val="00C92440"/>
    <w:rsid w:val="00C92FEE"/>
    <w:rsid w:val="00C9407F"/>
    <w:rsid w:val="00CA413F"/>
    <w:rsid w:val="00CA4CC3"/>
    <w:rsid w:val="00CA70A9"/>
    <w:rsid w:val="00CB0CBE"/>
    <w:rsid w:val="00CB1811"/>
    <w:rsid w:val="00CB2716"/>
    <w:rsid w:val="00CB6EC6"/>
    <w:rsid w:val="00CC008D"/>
    <w:rsid w:val="00CC20D4"/>
    <w:rsid w:val="00CC2A37"/>
    <w:rsid w:val="00CC502F"/>
    <w:rsid w:val="00CC5432"/>
    <w:rsid w:val="00CC67CC"/>
    <w:rsid w:val="00CC6F49"/>
    <w:rsid w:val="00CC72C3"/>
    <w:rsid w:val="00CD146C"/>
    <w:rsid w:val="00CD22AC"/>
    <w:rsid w:val="00CD2945"/>
    <w:rsid w:val="00CD47E8"/>
    <w:rsid w:val="00CD4DEF"/>
    <w:rsid w:val="00CD6D17"/>
    <w:rsid w:val="00CD6F29"/>
    <w:rsid w:val="00CD72BD"/>
    <w:rsid w:val="00CE01FE"/>
    <w:rsid w:val="00CE06F6"/>
    <w:rsid w:val="00CE0B20"/>
    <w:rsid w:val="00CE0ECF"/>
    <w:rsid w:val="00CE27BD"/>
    <w:rsid w:val="00CE3E37"/>
    <w:rsid w:val="00CE415C"/>
    <w:rsid w:val="00CE5CBC"/>
    <w:rsid w:val="00CF03D1"/>
    <w:rsid w:val="00CF3361"/>
    <w:rsid w:val="00D02301"/>
    <w:rsid w:val="00D0247D"/>
    <w:rsid w:val="00D06F01"/>
    <w:rsid w:val="00D23233"/>
    <w:rsid w:val="00D23AE2"/>
    <w:rsid w:val="00D26784"/>
    <w:rsid w:val="00D302E7"/>
    <w:rsid w:val="00D31739"/>
    <w:rsid w:val="00D32396"/>
    <w:rsid w:val="00D3424F"/>
    <w:rsid w:val="00D35F68"/>
    <w:rsid w:val="00D416E5"/>
    <w:rsid w:val="00D4345D"/>
    <w:rsid w:val="00D44291"/>
    <w:rsid w:val="00D46A4D"/>
    <w:rsid w:val="00D60739"/>
    <w:rsid w:val="00D617CB"/>
    <w:rsid w:val="00D63D62"/>
    <w:rsid w:val="00D7409D"/>
    <w:rsid w:val="00D76327"/>
    <w:rsid w:val="00D76D03"/>
    <w:rsid w:val="00D80BD1"/>
    <w:rsid w:val="00D87FEC"/>
    <w:rsid w:val="00D9057C"/>
    <w:rsid w:val="00D90C21"/>
    <w:rsid w:val="00D91792"/>
    <w:rsid w:val="00D928C4"/>
    <w:rsid w:val="00D93287"/>
    <w:rsid w:val="00D96BCA"/>
    <w:rsid w:val="00DA03B9"/>
    <w:rsid w:val="00DA43AD"/>
    <w:rsid w:val="00DA5CC9"/>
    <w:rsid w:val="00DA6B03"/>
    <w:rsid w:val="00DB1F0E"/>
    <w:rsid w:val="00DB65C8"/>
    <w:rsid w:val="00DB7862"/>
    <w:rsid w:val="00DC0044"/>
    <w:rsid w:val="00DC0655"/>
    <w:rsid w:val="00DC0657"/>
    <w:rsid w:val="00DC085A"/>
    <w:rsid w:val="00DC0C78"/>
    <w:rsid w:val="00DC41D3"/>
    <w:rsid w:val="00DD713E"/>
    <w:rsid w:val="00DE2922"/>
    <w:rsid w:val="00DE33F2"/>
    <w:rsid w:val="00DF3F00"/>
    <w:rsid w:val="00DF7DA4"/>
    <w:rsid w:val="00DF7E4D"/>
    <w:rsid w:val="00E00818"/>
    <w:rsid w:val="00E01111"/>
    <w:rsid w:val="00E03141"/>
    <w:rsid w:val="00E06B55"/>
    <w:rsid w:val="00E06F20"/>
    <w:rsid w:val="00E07124"/>
    <w:rsid w:val="00E12BCD"/>
    <w:rsid w:val="00E135F5"/>
    <w:rsid w:val="00E14575"/>
    <w:rsid w:val="00E2193B"/>
    <w:rsid w:val="00E21DEE"/>
    <w:rsid w:val="00E229D1"/>
    <w:rsid w:val="00E23E54"/>
    <w:rsid w:val="00E320AE"/>
    <w:rsid w:val="00E32928"/>
    <w:rsid w:val="00E3431A"/>
    <w:rsid w:val="00E35B5D"/>
    <w:rsid w:val="00E4328C"/>
    <w:rsid w:val="00E452C2"/>
    <w:rsid w:val="00E46A44"/>
    <w:rsid w:val="00E52207"/>
    <w:rsid w:val="00E53A8A"/>
    <w:rsid w:val="00E53CA4"/>
    <w:rsid w:val="00E56589"/>
    <w:rsid w:val="00E6202B"/>
    <w:rsid w:val="00E659C9"/>
    <w:rsid w:val="00E66520"/>
    <w:rsid w:val="00E66E4C"/>
    <w:rsid w:val="00E73B2E"/>
    <w:rsid w:val="00E750ED"/>
    <w:rsid w:val="00E7550B"/>
    <w:rsid w:val="00E8450F"/>
    <w:rsid w:val="00E8648D"/>
    <w:rsid w:val="00E869E0"/>
    <w:rsid w:val="00E90F36"/>
    <w:rsid w:val="00E91244"/>
    <w:rsid w:val="00E91F4B"/>
    <w:rsid w:val="00E93FEF"/>
    <w:rsid w:val="00E943A9"/>
    <w:rsid w:val="00E969A9"/>
    <w:rsid w:val="00E96A14"/>
    <w:rsid w:val="00E96F34"/>
    <w:rsid w:val="00EA1FE0"/>
    <w:rsid w:val="00EA770D"/>
    <w:rsid w:val="00EA794B"/>
    <w:rsid w:val="00EB67C9"/>
    <w:rsid w:val="00EB7481"/>
    <w:rsid w:val="00EB7AA2"/>
    <w:rsid w:val="00EB7B3E"/>
    <w:rsid w:val="00EC1ADC"/>
    <w:rsid w:val="00EC2E37"/>
    <w:rsid w:val="00ED5772"/>
    <w:rsid w:val="00ED5EC7"/>
    <w:rsid w:val="00EE0862"/>
    <w:rsid w:val="00EE10DF"/>
    <w:rsid w:val="00EE215F"/>
    <w:rsid w:val="00EF1EA9"/>
    <w:rsid w:val="00EF350D"/>
    <w:rsid w:val="00EF7AD6"/>
    <w:rsid w:val="00EF7F3A"/>
    <w:rsid w:val="00F00DEF"/>
    <w:rsid w:val="00F05291"/>
    <w:rsid w:val="00F05856"/>
    <w:rsid w:val="00F05D48"/>
    <w:rsid w:val="00F07263"/>
    <w:rsid w:val="00F0772E"/>
    <w:rsid w:val="00F11220"/>
    <w:rsid w:val="00F1655F"/>
    <w:rsid w:val="00F16F4C"/>
    <w:rsid w:val="00F1739F"/>
    <w:rsid w:val="00F24E80"/>
    <w:rsid w:val="00F252D1"/>
    <w:rsid w:val="00F31C88"/>
    <w:rsid w:val="00F3239F"/>
    <w:rsid w:val="00F34CD8"/>
    <w:rsid w:val="00F34FCE"/>
    <w:rsid w:val="00F41169"/>
    <w:rsid w:val="00F43466"/>
    <w:rsid w:val="00F45CC6"/>
    <w:rsid w:val="00F46492"/>
    <w:rsid w:val="00F5291E"/>
    <w:rsid w:val="00F5416C"/>
    <w:rsid w:val="00F62118"/>
    <w:rsid w:val="00F62823"/>
    <w:rsid w:val="00F66B9B"/>
    <w:rsid w:val="00F75BB1"/>
    <w:rsid w:val="00F77B77"/>
    <w:rsid w:val="00F807D8"/>
    <w:rsid w:val="00F8195A"/>
    <w:rsid w:val="00F81C4C"/>
    <w:rsid w:val="00F852EB"/>
    <w:rsid w:val="00F86BD3"/>
    <w:rsid w:val="00F86C31"/>
    <w:rsid w:val="00F87207"/>
    <w:rsid w:val="00F87456"/>
    <w:rsid w:val="00F908DE"/>
    <w:rsid w:val="00F912A6"/>
    <w:rsid w:val="00F96389"/>
    <w:rsid w:val="00FA0459"/>
    <w:rsid w:val="00FA1094"/>
    <w:rsid w:val="00FA186C"/>
    <w:rsid w:val="00FA266B"/>
    <w:rsid w:val="00FA46A8"/>
    <w:rsid w:val="00FA4961"/>
    <w:rsid w:val="00FA4DAC"/>
    <w:rsid w:val="00FB78BF"/>
    <w:rsid w:val="00FB794D"/>
    <w:rsid w:val="00FC41D1"/>
    <w:rsid w:val="00FC5DC1"/>
    <w:rsid w:val="00FC5E8B"/>
    <w:rsid w:val="00FD15F1"/>
    <w:rsid w:val="00FD4444"/>
    <w:rsid w:val="00FD5083"/>
    <w:rsid w:val="00FE5360"/>
    <w:rsid w:val="00FE5809"/>
    <w:rsid w:val="00FF0A07"/>
    <w:rsid w:val="00FF2EFC"/>
    <w:rsid w:val="00FF417E"/>
    <w:rsid w:val="00FF5748"/>
    <w:rsid w:val="00FF61FD"/>
    <w:rsid w:val="00FF74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75DBACA"/>
  <w15:docId w15:val="{8D76356A-495A-4A59-A3B5-42A28D88A1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2922"/>
  </w:style>
  <w:style w:type="paragraph" w:styleId="Heading1">
    <w:name w:val="heading 1"/>
    <w:basedOn w:val="Normal"/>
    <w:next w:val="Normal"/>
    <w:link w:val="Heading1Char"/>
    <w:uiPriority w:val="9"/>
    <w:qFormat/>
    <w:rsid w:val="005D68D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1544F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CC72C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50AB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742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42C3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B122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B1220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6E2871"/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aliases w:val="kepala,skripsi,Body of text,List Paragraph1"/>
    <w:basedOn w:val="Normal"/>
    <w:link w:val="ListParagraphChar"/>
    <w:uiPriority w:val="34"/>
    <w:qFormat/>
    <w:rsid w:val="00150BA9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FA109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1094"/>
  </w:style>
  <w:style w:type="paragraph" w:styleId="Footer">
    <w:name w:val="footer"/>
    <w:basedOn w:val="Normal"/>
    <w:link w:val="FooterChar"/>
    <w:uiPriority w:val="99"/>
    <w:unhideWhenUsed/>
    <w:rsid w:val="00FA109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1094"/>
  </w:style>
  <w:style w:type="table" w:styleId="TableGrid">
    <w:name w:val="Table Grid"/>
    <w:basedOn w:val="TableNormal"/>
    <w:uiPriority w:val="59"/>
    <w:rsid w:val="00166B9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F87456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A4016A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26601"/>
    <w:pPr>
      <w:spacing w:after="0"/>
      <w:ind w:left="440" w:hanging="440"/>
    </w:pPr>
    <w:rPr>
      <w:rFonts w:cstheme="minorHAnsi"/>
      <w:cap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26601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D294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D294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D2945"/>
    <w:rPr>
      <w:vertAlign w:val="superscript"/>
    </w:rPr>
  </w:style>
  <w:style w:type="character" w:customStyle="1" w:styleId="ListParagraphChar">
    <w:name w:val="List Paragraph Char"/>
    <w:aliases w:val="kepala Char,skripsi Char,Body of text Char,List Paragraph1 Char"/>
    <w:link w:val="ListParagraph"/>
    <w:uiPriority w:val="34"/>
    <w:rsid w:val="00C857A4"/>
  </w:style>
  <w:style w:type="table" w:styleId="PlainTable2">
    <w:name w:val="Plain Table 2"/>
    <w:basedOn w:val="TableNormal"/>
    <w:uiPriority w:val="42"/>
    <w:rsid w:val="00425EA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8E7D17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5D68D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D68D8"/>
    <w:pPr>
      <w:spacing w:line="259" w:lineRule="auto"/>
      <w:outlineLvl w:val="9"/>
    </w:pPr>
    <w:rPr>
      <w:lang w:val="en-US"/>
    </w:rPr>
  </w:style>
  <w:style w:type="character" w:customStyle="1" w:styleId="Heading2Char">
    <w:name w:val="Heading 2 Char"/>
    <w:basedOn w:val="DefaultParagraphFont"/>
    <w:link w:val="Heading2"/>
    <w:uiPriority w:val="99"/>
    <w:rsid w:val="001544FF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CC72C3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450AB3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3B77A1"/>
    <w:pPr>
      <w:tabs>
        <w:tab w:val="right" w:leader="dot" w:pos="7927"/>
      </w:tabs>
      <w:spacing w:after="100"/>
    </w:pPr>
    <w:rPr>
      <w:rFonts w:ascii="Times New Roman" w:hAnsi="Times New Roman" w:cs="Times New Roman"/>
      <w:b/>
      <w:bCs/>
      <w:noProof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D76327"/>
    <w:pPr>
      <w:tabs>
        <w:tab w:val="right" w:leader="dot" w:pos="7927"/>
      </w:tabs>
      <w:spacing w:after="100"/>
      <w:ind w:left="737"/>
    </w:pPr>
    <w:rPr>
      <w:rFonts w:ascii="Times New Roman" w:hAnsi="Times New Roman" w:cs="Times New Roman"/>
      <w:noProof/>
      <w:sz w:val="24"/>
      <w:szCs w:val="24"/>
      <w:lang w:val="en-ID"/>
    </w:rPr>
  </w:style>
  <w:style w:type="paragraph" w:styleId="TOC3">
    <w:name w:val="toc 3"/>
    <w:basedOn w:val="Normal"/>
    <w:next w:val="Normal"/>
    <w:autoRedefine/>
    <w:uiPriority w:val="39"/>
    <w:unhideWhenUsed/>
    <w:rsid w:val="00964957"/>
    <w:pPr>
      <w:tabs>
        <w:tab w:val="right" w:leader="dot" w:pos="7927"/>
      </w:tabs>
      <w:spacing w:after="100"/>
      <w:ind w:left="170" w:firstLine="1000"/>
    </w:pPr>
    <w:rPr>
      <w:rFonts w:ascii="Times New Roman" w:hAnsi="Times New Roman" w:cs="Times New Roman"/>
      <w:noProof/>
      <w:sz w:val="24"/>
      <w:szCs w:val="24"/>
      <w:lang w:val="en-ID"/>
    </w:rPr>
  </w:style>
  <w:style w:type="character" w:styleId="LineNumber">
    <w:name w:val="line number"/>
    <w:basedOn w:val="DefaultParagraphFont"/>
    <w:uiPriority w:val="99"/>
    <w:semiHidden/>
    <w:unhideWhenUsed/>
    <w:rsid w:val="000D392B"/>
  </w:style>
  <w:style w:type="numbering" w:customStyle="1" w:styleId="NoList1">
    <w:name w:val="No List1"/>
    <w:next w:val="NoList"/>
    <w:uiPriority w:val="99"/>
    <w:semiHidden/>
    <w:unhideWhenUsed/>
    <w:rsid w:val="00B632C3"/>
  </w:style>
  <w:style w:type="paragraph" w:styleId="Title">
    <w:name w:val="Title"/>
    <w:basedOn w:val="Normal"/>
    <w:link w:val="TitleChar"/>
    <w:uiPriority w:val="10"/>
    <w:qFormat/>
    <w:rsid w:val="00B632C3"/>
    <w:pPr>
      <w:tabs>
        <w:tab w:val="left" w:pos="1843"/>
      </w:tabs>
      <w:spacing w:after="0" w:line="360" w:lineRule="auto"/>
      <w:jc w:val="center"/>
    </w:pPr>
    <w:rPr>
      <w:rFonts w:ascii="Times New Roman" w:eastAsia="Times New Roman" w:hAnsi="Times New Roman" w:cs="Times New Roman"/>
      <w:b/>
      <w:sz w:val="24"/>
      <w:szCs w:val="20"/>
      <w:lang w:val="en-US" w:eastAsia="ja-JP"/>
    </w:rPr>
  </w:style>
  <w:style w:type="character" w:customStyle="1" w:styleId="TitleChar">
    <w:name w:val="Title Char"/>
    <w:basedOn w:val="DefaultParagraphFont"/>
    <w:link w:val="Title"/>
    <w:uiPriority w:val="10"/>
    <w:rsid w:val="00B632C3"/>
    <w:rPr>
      <w:rFonts w:ascii="Times New Roman" w:eastAsia="Times New Roman" w:hAnsi="Times New Roman" w:cs="Times New Roman"/>
      <w:b/>
      <w:sz w:val="24"/>
      <w:szCs w:val="20"/>
      <w:lang w:val="en-US" w:eastAsia="ja-JP"/>
    </w:rPr>
  </w:style>
  <w:style w:type="character" w:styleId="FollowedHyperlink">
    <w:name w:val="FollowedHyperlink"/>
    <w:basedOn w:val="DefaultParagraphFont"/>
    <w:uiPriority w:val="99"/>
    <w:semiHidden/>
    <w:unhideWhenUsed/>
    <w:rsid w:val="00626A05"/>
    <w:rPr>
      <w:color w:val="954F72"/>
      <w:u w:val="single"/>
    </w:rPr>
  </w:style>
  <w:style w:type="paragraph" w:customStyle="1" w:styleId="msonormal0">
    <w:name w:val="msonormal"/>
    <w:basedOn w:val="Normal"/>
    <w:rsid w:val="00626A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5">
    <w:name w:val="xl65"/>
    <w:basedOn w:val="Normal"/>
    <w:rsid w:val="00626A05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xl66">
    <w:name w:val="xl66"/>
    <w:basedOn w:val="Normal"/>
    <w:rsid w:val="00626A05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3F3F3F"/>
      <w:sz w:val="24"/>
      <w:szCs w:val="24"/>
      <w:lang w:val="en-US"/>
    </w:rPr>
  </w:style>
  <w:style w:type="paragraph" w:customStyle="1" w:styleId="xl67">
    <w:name w:val="xl67"/>
    <w:basedOn w:val="Normal"/>
    <w:rsid w:val="00626A0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xl68">
    <w:name w:val="xl68"/>
    <w:basedOn w:val="Normal"/>
    <w:rsid w:val="00626A05"/>
    <w:pPr>
      <w:pBdr>
        <w:top w:val="single" w:sz="4" w:space="0" w:color="3F3F3F"/>
        <w:left w:val="single" w:sz="4" w:space="0" w:color="3F3F3F"/>
        <w:bottom w:val="single" w:sz="4" w:space="0" w:color="3F3F3F"/>
        <w:right w:val="single" w:sz="4" w:space="0" w:color="3F3F3F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3F3F3F"/>
      <w:sz w:val="24"/>
      <w:szCs w:val="24"/>
      <w:lang w:val="en-US"/>
    </w:rPr>
  </w:style>
  <w:style w:type="numbering" w:customStyle="1" w:styleId="NoList2">
    <w:name w:val="No List2"/>
    <w:next w:val="NoList"/>
    <w:uiPriority w:val="99"/>
    <w:semiHidden/>
    <w:unhideWhenUsed/>
    <w:rsid w:val="00CC5432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5372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5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6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8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5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9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4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1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1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7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83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2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3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1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73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2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86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1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4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04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24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1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16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8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57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6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5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45F1E7-9861-4970-A3F2-5458E70A41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453</Words>
  <Characters>2586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</dc:creator>
  <cp:keywords/>
  <dc:description/>
  <cp:lastModifiedBy>Microsoft account</cp:lastModifiedBy>
  <cp:revision>2</cp:revision>
  <cp:lastPrinted>2022-05-09T08:09:00Z</cp:lastPrinted>
  <dcterms:created xsi:type="dcterms:W3CDTF">2022-05-09T11:59:00Z</dcterms:created>
  <dcterms:modified xsi:type="dcterms:W3CDTF">2022-05-09T1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9dfd84b-b6ac-3e53-ace3-ffe3eb7829cd</vt:lpwstr>
  </property>
  <property fmtid="{D5CDD505-2E9C-101B-9397-08002B2CF9AE}" pid="24" name="Mendeley Citation Style_1">
    <vt:lpwstr>http://www.zotero.org/styles/apa</vt:lpwstr>
  </property>
</Properties>
</file>